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43AEF7C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A715A6">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w:t>
      </w:r>
      <w:r w:rsidR="00B922D1">
        <w:rPr>
          <w:rFonts w:asciiTheme="majorHAnsi" w:eastAsiaTheme="majorEastAsia" w:hAnsiTheme="majorHAnsi" w:cstheme="majorBidi"/>
          <w:b/>
          <w:color w:val="000000" w:themeColor="text1"/>
          <w:sz w:val="56"/>
          <w:szCs w:val="56"/>
        </w:rPr>
        <w:t>Electric Vehicle Penetration and Energy Supply Chain Impacts</w:t>
      </w:r>
      <w:r w:rsidR="008E1077">
        <w:rPr>
          <w:rFonts w:asciiTheme="majorHAnsi" w:eastAsiaTheme="majorEastAsia" w:hAnsiTheme="majorHAnsi" w:cstheme="majorBidi"/>
          <w:b/>
          <w:color w:val="000000" w:themeColor="text1"/>
          <w:sz w:val="56"/>
          <w:szCs w:val="56"/>
        </w:rPr>
        <w:t>.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74B1F591"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w:t>
      </w:r>
      <w:r w:rsidR="00A715A6">
        <w:t xml:space="preserve"> Jamil Masud</w:t>
      </w:r>
      <w:r w:rsidR="00A715A6" w:rsidRPr="00A715A6">
        <w:rPr>
          <w:vertAlign w:val="superscript"/>
        </w:rPr>
        <w:t>4</w:t>
      </w:r>
      <w:r w:rsidR="00A715A6">
        <w:t>, Akbar Yusuf</w:t>
      </w:r>
      <w:r w:rsidR="00A715A6" w:rsidRPr="00A715A6">
        <w:rPr>
          <w:vertAlign w:val="superscript"/>
        </w:rPr>
        <w:t>4</w:t>
      </w:r>
      <w:r w:rsidR="00A715A6">
        <w:t>, Salis Usman</w:t>
      </w:r>
      <w:r w:rsidR="00A715A6" w:rsidRPr="00A715A6">
        <w:rPr>
          <w:vertAlign w:val="superscript"/>
        </w:rPr>
        <w:t>5</w:t>
      </w:r>
      <w:r w:rsidR="00A715A6">
        <w:t>, Naveed Ashad</w:t>
      </w:r>
      <w:r w:rsidR="00A715A6" w:rsidRPr="00A715A6">
        <w:rPr>
          <w:vertAlign w:val="superscript"/>
        </w:rPr>
        <w:t>6</w:t>
      </w:r>
      <w:r w:rsidR="00A715A6">
        <w:t>, o</w:t>
      </w:r>
      <w:r>
        <w:t>thers?</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44AB7693" w:rsidR="00863375" w:rsidRDefault="00863375" w:rsidP="00863375">
      <w:pPr>
        <w:suppressLineNumbers/>
        <w:pBdr>
          <w:bottom w:val="single" w:sz="6" w:space="1" w:color="auto"/>
        </w:pBdr>
        <w:spacing w:after="0"/>
        <w:jc w:val="both"/>
        <w:rPr>
          <w:i/>
          <w:sz w:val="16"/>
          <w:szCs w:val="16"/>
        </w:rPr>
      </w:pPr>
      <w:r>
        <w:rPr>
          <w:i/>
          <w:sz w:val="16"/>
          <w:szCs w:val="16"/>
        </w:rPr>
        <w:t>3 USAID</w:t>
      </w:r>
    </w:p>
    <w:p w14:paraId="00F0D1D4" w14:textId="5B69CCD8" w:rsidR="00A715A6" w:rsidRDefault="00A715A6" w:rsidP="00863375">
      <w:pPr>
        <w:suppressLineNumbers/>
        <w:pBdr>
          <w:bottom w:val="single" w:sz="6" w:space="1" w:color="auto"/>
        </w:pBdr>
        <w:spacing w:after="0"/>
        <w:jc w:val="both"/>
        <w:rPr>
          <w:i/>
          <w:sz w:val="16"/>
          <w:szCs w:val="16"/>
        </w:rPr>
      </w:pPr>
      <w:r>
        <w:rPr>
          <w:i/>
          <w:sz w:val="16"/>
          <w:szCs w:val="16"/>
        </w:rPr>
        <w:t>4 Sustainable Energy for Pakistan (SEP) Project</w:t>
      </w:r>
    </w:p>
    <w:p w14:paraId="47B1B45A" w14:textId="3C165BF4" w:rsidR="00A715A6" w:rsidRDefault="00A715A6" w:rsidP="00863375">
      <w:pPr>
        <w:suppressLineNumbers/>
        <w:pBdr>
          <w:bottom w:val="single" w:sz="6" w:space="1" w:color="auto"/>
        </w:pBdr>
        <w:spacing w:after="0"/>
        <w:jc w:val="both"/>
        <w:rPr>
          <w:i/>
          <w:sz w:val="16"/>
          <w:szCs w:val="16"/>
        </w:rPr>
      </w:pPr>
      <w:r>
        <w:rPr>
          <w:i/>
          <w:sz w:val="16"/>
          <w:szCs w:val="16"/>
        </w:rPr>
        <w:t>5 National Transmission and Despatch Company (NTDC)</w:t>
      </w:r>
    </w:p>
    <w:p w14:paraId="62CD609A" w14:textId="7C730E56" w:rsidR="00A715A6" w:rsidRPr="00923F04" w:rsidRDefault="00A715A6" w:rsidP="00863375">
      <w:pPr>
        <w:suppressLineNumbers/>
        <w:pBdr>
          <w:bottom w:val="single" w:sz="6" w:space="1" w:color="auto"/>
        </w:pBdr>
        <w:spacing w:after="0"/>
        <w:jc w:val="both"/>
        <w:rPr>
          <w:i/>
          <w:sz w:val="16"/>
          <w:szCs w:val="16"/>
        </w:rPr>
      </w:pPr>
      <w:r>
        <w:rPr>
          <w:i/>
          <w:sz w:val="16"/>
          <w:szCs w:val="16"/>
        </w:rPr>
        <w:t>6 Lahore University of Management Sciences (LUMS)</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6C2ED393" w:rsidR="00996FD4" w:rsidRDefault="00996FD4">
      <w:r>
        <w:br w:type="page"/>
      </w:r>
    </w:p>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6F5CFF">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6F5CFF">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6F5CFF">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6F5CFF">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6F5CFF">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6F5CFF">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6F5CFF">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6F5CFF">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6F5CFF">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6F5CFF">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6F5CFF">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6F5CFF">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6F5CFF">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6F5CFF">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6F5CFF">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6F5CFF">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6F5CFF">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6F5CFF">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6F5CFF">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6F5CFF">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6F5CFF">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6F5CFF">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6F5CFF">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6F5CFF">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6F5CFF">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6F5CFF">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6F5CFF">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6F5CFF">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6F5CFF">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6F5CFF">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6F5CFF">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6F5CFF">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6F5CFF">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6F5CFF">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6F5CFF">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6F5CFF">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6F5CFF">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06294658" w14:textId="13FB98D1" w:rsidR="00B922D1" w:rsidRDefault="00300937" w:rsidP="00B922D1">
      <w:bookmarkStart w:id="5" w:name="_Toc36643830"/>
      <w:r>
        <w:t xml:space="preserve">The transport sector accounts for a fourth of global greenhouse gas (GHG) </w:t>
      </w:r>
      <w:r w:rsidR="00B922D1">
        <w:t>emissions,</w:t>
      </w:r>
      <w:r>
        <w:t xml:space="preserve"> with road transport accounting for more than half of all transport-related emissions </w:t>
      </w:r>
      <w:r>
        <w:fldChar w:fldCharType="begin"/>
      </w:r>
      <w:r w:rsidR="00A47439">
        <w:instrText xml:space="preserve"> ADDIN ZOTERO_ITEM CSL_CITATION {"citationID":"mrP3THfj","properties":{"formattedCitation":"(Clarke et al. 2015; Edelenbosch et al. 2017)","plainCitation":"(Clarke et al. 2015; Edelenbosch et al. 2017)","noteIndex":0},"citationItems":[{"id":"yuiR2bRA/0zHI8bE5","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yuiR2bRA/jblIcEHW","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w:t>
      </w:r>
      <w:r w:rsidR="00B922D1">
        <w:t xml:space="preserve"> When coupled with appropriate power sector decarbonization efforts, the switch to EVs is an effective strategy to </w:t>
      </w:r>
      <w:r w:rsidR="00B922D1" w:rsidRPr="00BF01F8">
        <w:t xml:space="preserve">lower </w:t>
      </w:r>
      <w:r w:rsidR="00D654DA" w:rsidRPr="00BF01F8">
        <w:t xml:space="preserve">GHG and air pollutant </w:t>
      </w:r>
      <w:r w:rsidR="00B922D1" w:rsidRPr="00BF01F8">
        <w:t>emissions</w:t>
      </w:r>
      <w:r w:rsidR="00D654DA" w:rsidRPr="00BF01F8">
        <w:t xml:space="preserve"> and improve health</w:t>
      </w:r>
      <w:r w:rsidR="00B922D1" w:rsidRPr="00BF01F8">
        <w:t xml:space="preserve"> </w:t>
      </w:r>
      <w:r w:rsidR="00B922D1" w:rsidRPr="00BF01F8">
        <w:fldChar w:fldCharType="begin"/>
      </w:r>
      <w:r w:rsidR="00A47439">
        <w:instrText xml:space="preserve"> ADDIN ZOTERO_ITEM CSL_CITATION {"citationID":"yAwghg8k","properties":{"formattedCitation":"(Zhang and Fujimori 2020a; McCollum et al. 2013; Kyle and Kim 2011)","plainCitation":"(Zhang and Fujimori 2020a; McCollum et al. 2013; Kyle and Kim 2011)","noteIndex":0},"citationItems":[{"id":"yuiR2bRA/ZZPyNltx","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rsidR="00B922D1" w:rsidRPr="00BF01F8">
        <w:fldChar w:fldCharType="separate"/>
      </w:r>
      <w:r w:rsidR="00EA5F54" w:rsidRPr="00BF01F8">
        <w:rPr>
          <w:rFonts w:ascii="Calibri" w:hAnsi="Calibri" w:cs="Calibri"/>
        </w:rPr>
        <w:t>(Zhang and Fujimori 2020a; McCollum et al. 2013; Kyle and Kim 2011)</w:t>
      </w:r>
      <w:r w:rsidR="00B922D1" w:rsidRPr="00BF01F8">
        <w:fldChar w:fldCharType="end"/>
      </w:r>
      <w:r w:rsidR="00B922D1" w:rsidRPr="00BF01F8">
        <w:t xml:space="preserve">. </w:t>
      </w:r>
      <w:r w:rsidR="00996FD4" w:rsidRPr="00BF01F8">
        <w:t>I</w:t>
      </w:r>
      <w:r w:rsidR="00D654DA" w:rsidRPr="00BF01F8">
        <w:t>ncreasing EVs can also help increase energy security by reducing dependence on oil imports.</w:t>
      </w:r>
      <w:r w:rsidR="00D654DA">
        <w:t xml:space="preserve"> </w:t>
      </w:r>
    </w:p>
    <w:p w14:paraId="27B9A49B" w14:textId="47993A9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971534">
        <w:instrText xml:space="preserve"> ADDIN ZOTERO_ITEM CSL_CITATION {"citationID":"VkiwEDoE","properties":{"formattedCitation":"(Wappelhorst 2018; Yang 2016; Hao, Wang, and Ouyang 2011)","plainCitation":"(Wappelhorst 2018; Yang 2016; Hao, Wang, and Ouyang 2011)","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392D34">
        <w:fldChar w:fldCharType="separate"/>
      </w:r>
      <w:r w:rsidR="00971534" w:rsidRPr="00971534">
        <w:rPr>
          <w:rFonts w:ascii="Calibri" w:hAnsi="Calibri" w:cs="Calibri"/>
        </w:rPr>
        <w:t>(Wappelhorst 2018; Yang 2016; Hao, Wang, and Ouyang 2011)</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1E70B00D"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967177">
        <w:instrText xml:space="preserve"> ADDIN ZOTERO_ITEM CSL_CITATION {"citationID":"SVxPDZVI","properties":{"formattedCitation":"(Y. Wu and Zhang 2017; Sierzchula et al. 2014)","plainCitation":"(Y. 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967177" w:rsidRPr="00967177">
        <w:rPr>
          <w:rFonts w:ascii="Calibri" w:hAnsi="Calibri" w:cs="Calibri"/>
        </w:rPr>
        <w:t>(Y. Wu and Zhang 2017; Sierzchula et al. 2014)</w:t>
      </w:r>
      <w:r w:rsidR="0028614B">
        <w:fldChar w:fldCharType="end"/>
      </w:r>
      <w:r>
        <w:t xml:space="preserve">. These studies </w:t>
      </w:r>
      <w:r w:rsidR="00974488">
        <w:t xml:space="preserve">in general </w:t>
      </w:r>
      <w:r>
        <w:t xml:space="preserve">find that </w:t>
      </w:r>
      <w:r w:rsidR="00974488">
        <w:t>EV costs are dropping and widespread adoption can have numerous benefits,</w:t>
      </w:r>
      <w:r w:rsidR="00EA5F54">
        <w:t xml:space="preserve"> such as reducing direct transport emissions, </w:t>
      </w:r>
      <w:r w:rsidR="00971534">
        <w:t>conserving fuel,</w:t>
      </w:r>
      <w:r w:rsidR="00EA5F54">
        <w:t xml:space="preserve"> and lowering </w:t>
      </w:r>
      <w:r w:rsidR="007F200E">
        <w:t>the</w:t>
      </w:r>
      <w:r w:rsidR="00EA5F54">
        <w:t xml:space="preserve"> cost</w:t>
      </w:r>
      <w:r w:rsidR="007F200E">
        <w:t xml:space="preserve"> </w:t>
      </w:r>
      <w:r w:rsidR="00EA5F54">
        <w:t xml:space="preserve">of </w:t>
      </w:r>
      <w:r w:rsidR="007F200E">
        <w:t xml:space="preserve">achieving </w:t>
      </w:r>
      <w:r w:rsidR="00EA5F54">
        <w:t xml:space="preserve">climate stabilization targets </w:t>
      </w:r>
      <w:r w:rsidR="00EA5F54">
        <w:fldChar w:fldCharType="begin"/>
      </w:r>
      <w:r w:rsidR="00971534">
        <w:instrText xml:space="preserve"> ADDIN ZOTERO_ITEM CSL_CITATION {"citationID":"w84i6a5E","properties":{"formattedCitation":"(Zhang and Fujimori 2020b; McCollum et al. 2013; Kyle and Kim 2011; Hao, Wang, and Ouyang 2011)","plainCitation":"(Zhang and Fujimori 2020b; McCollum et al. 2013; Kyle and Kim 2011; Hao, Wang, and Ouyang 2011)","noteIndex":0},"citationItems":[{"id":96,"uris":["http://zotero.org/users/local/GpkrhFR0/items/VLXADJFJ"],"uri":["http://zotero.org/users/local/GpkrhFR0/items/VLXADJFJ"],"itemData":{"id":96,"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EA5F54">
        <w:fldChar w:fldCharType="separate"/>
      </w:r>
      <w:r w:rsidR="00971534" w:rsidRPr="00971534">
        <w:rPr>
          <w:rFonts w:ascii="Calibri" w:hAnsi="Calibri" w:cs="Calibri"/>
        </w:rPr>
        <w:t>(Zhang and Fujimori 2020b; McCollum et al. 2013; Kyle and Kim 2011; Hao, Wang, and Ouyang 2011)</w:t>
      </w:r>
      <w:r w:rsidR="00EA5F54">
        <w:fldChar w:fldCharType="end"/>
      </w:r>
      <w:r w:rsidR="00EA5F54">
        <w:t xml:space="preserve">. However, large-scale transport electrification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 xml:space="preserve">(Wang, </w:t>
      </w:r>
      <w:r w:rsidR="00974488" w:rsidRPr="00974488">
        <w:rPr>
          <w:rFonts w:ascii="Calibri" w:hAnsi="Calibri" w:cs="Calibri"/>
          <w:szCs w:val="24"/>
        </w:rPr>
        <w:lastRenderedPageBreak/>
        <w:t>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w:t>
      </w:r>
      <w:r w:rsidR="002C165D">
        <w:t xml:space="preserve"> low carbon fuel mix, </w:t>
      </w:r>
      <w:r>
        <w:t>fuel economy</w:t>
      </w:r>
      <w:r w:rsidR="00EA5F54">
        <w:t xml:space="preserve"> improvements</w:t>
      </w:r>
      <w:r w:rsidR="004615E0">
        <w:t>,</w:t>
      </w:r>
      <w:r w:rsidR="002C165D">
        <w:t xml:space="preserve"> and</w:t>
      </w:r>
      <w:r w:rsidR="004615E0">
        <w:t xml:space="preserve"> increase</w:t>
      </w:r>
      <w:r w:rsidR="00EA5F54">
        <w:t xml:space="preserve">d </w:t>
      </w:r>
      <w:r w:rsidR="004615E0">
        <w:t>mass transi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1812E775" w14:textId="1EA4F0D4" w:rsidR="00BA2318" w:rsidRDefault="009C713A" w:rsidP="00300937">
      <w:bookmarkStart w:id="6" w:name="_GoBack"/>
      <w:bookmarkEnd w:id="6"/>
      <w:r>
        <w:t xml:space="preserve">Life-cycle analysis indicates that EVs have lower impacts on global warming, cumulative energy demand, particulate matter formation, and fossil </w:t>
      </w:r>
      <w:r w:rsidRPr="009B6959">
        <w:t xml:space="preserve">resource depletion compared to conventional ICEVs </w:t>
      </w:r>
      <w:r w:rsidRPr="009B6959">
        <w:fldChar w:fldCharType="begin"/>
      </w:r>
      <w:r w:rsidRPr="009B6959">
        <w:instrText xml:space="preserve"> ADDIN ZOTERO_ITEM CSL_CITATION {"citationID":"TryrdP5K","properties":{"formattedCitation":"(Lombardi et al. 2017)","plainCitation":"(Lombardi et al. 2017)","noteIndex":0},"citationItems":[{"id":176,"uris":["http://zotero.org/users/local/GpkrhFR0/items/PGID8JML"],"uri":["http://zotero.org/users/local/GpkrhFR0/items/PGID8JML"],"itemData":{"id":176,"type":"article-journal","abstract":"Purpose The purpose of this study is to compare the environmental impact differences of four types of vehicles on a life cycle assessment (LCA) perspective: a conventional gasoline vehicle, a pure electric vehicle, a plug-in hybrid gasolineelectric vehicle, and a plug-in hybrid fuel cell-battery vehicle. The novelty of the approach is to consider the different powertrains—electric and hybrids—as a repowering of the conventional powertrain. This way, the attention can be focused only on the powertrain differences and inefficiencies, with the added value of avoiding further assumptions, which could cause the analysis to be somehow rough.","container-title":"The International Journal of Life Cycle Assessment","DOI":"10.1007/s11367-017-1294-y","ISSN":"0948-3349, 1614-7502","issue":"12","journalAbbreviation":"Int J Life Cycle Assess","language":"en","page":"1989-2006","source":"DOI.org (Crossref)","title":"Comparative environmental assessment of conventional, electric, hybrid, and fuel cell powertrains based on LCA","volume":"22","author":[{"family":"Lombardi","given":"Lidia"},{"family":"Tribioli","given":"Laura"},{"family":"Cozzolino","given":"Raffaello"},{"family":"Bella","given":"Gino"}],"issued":{"date-parts":[["2017",12]]}}}],"schema":"https://github.com/citation-style-language/schema/raw/master/csl-citation.json"} </w:instrText>
      </w:r>
      <w:r w:rsidRPr="009B6959">
        <w:fldChar w:fldCharType="separate"/>
      </w:r>
      <w:r w:rsidRPr="009B6959">
        <w:rPr>
          <w:rFonts w:ascii="Calibri" w:hAnsi="Calibri" w:cs="Calibri"/>
        </w:rPr>
        <w:t>(Lombardi et al. 2017)</w:t>
      </w:r>
      <w:r w:rsidRPr="009B6959">
        <w:fldChar w:fldCharType="end"/>
      </w:r>
      <w:r w:rsidR="00BA2318" w:rsidRPr="009B6959">
        <w:t xml:space="preserve"> </w:t>
      </w:r>
      <w:r w:rsidRPr="009B6959">
        <w:t xml:space="preserve">. </w:t>
      </w:r>
      <w:r w:rsidR="00AB0CAE" w:rsidRPr="009B6959">
        <w:t>EVs have zero tailpipe emissions, which reduces localized air pollution in urban areas.</w:t>
      </w:r>
      <w:r w:rsidR="00047A1E">
        <w:t xml:space="preserve"> E</w:t>
      </w:r>
      <w:r w:rsidR="00AB0CAE" w:rsidRPr="009B6959">
        <w:t>missions associated with EV use shift to the electricity sector</w:t>
      </w:r>
      <w:r w:rsidR="00D156C1">
        <w:t xml:space="preserve">; </w:t>
      </w:r>
      <w:r w:rsidR="00AB0CAE" w:rsidRPr="009B6959">
        <w:t xml:space="preserve">the </w:t>
      </w:r>
      <w:r w:rsidRPr="009B6959">
        <w:t>net impact of EVs on GHG emissions</w:t>
      </w:r>
      <w:r w:rsidR="00D156C1">
        <w:t xml:space="preserve"> is</w:t>
      </w:r>
      <w:r w:rsidRPr="009B6959">
        <w:t xml:space="preserve"> sensitive to the fuel mix in power generation</w:t>
      </w:r>
      <w:r w:rsidR="00936045">
        <w:t xml:space="preserve">. </w:t>
      </w:r>
      <w:r w:rsidR="00324B12">
        <w:t xml:space="preserve">Ellingsen, </w:t>
      </w:r>
      <w:r w:rsidR="00324B12" w:rsidRPr="00324B12">
        <w:rPr>
          <w:rFonts w:ascii="Calibri" w:hAnsi="Calibri" w:cs="Calibri"/>
          <w:szCs w:val="24"/>
        </w:rPr>
        <w:t>Singh, and Strømman</w:t>
      </w:r>
      <w:r w:rsidR="00324B12">
        <w:rPr>
          <w:rFonts w:ascii="Calibri" w:hAnsi="Calibri" w:cs="Calibri"/>
          <w:szCs w:val="24"/>
        </w:rPr>
        <w:t xml:space="preserve"> (</w:t>
      </w:r>
      <w:r w:rsidR="00324B12">
        <w:t xml:space="preserve">2016) found that compared to ICEVs, lifecycle emissions for </w:t>
      </w:r>
      <w:r w:rsidR="00D156C1">
        <w:t xml:space="preserve">EVs powered by electricity from natural gas </w:t>
      </w:r>
      <w:r w:rsidR="00324B12">
        <w:t xml:space="preserve">are 12-21% lower, while lifecycle emissions for EVs powered by wind electricity are reduced by 66-70%.  </w:t>
      </w:r>
      <w:r w:rsidR="00D156C1">
        <w:t>In contrast</w:t>
      </w:r>
      <w:r w:rsidR="00800F3F">
        <w:t>,</w:t>
      </w:r>
      <w:r w:rsidR="00936045">
        <w:t xml:space="preserve"> EVs powered by coal electricity have </w:t>
      </w:r>
      <w:r w:rsidR="00324B12">
        <w:t>higher emissions</w:t>
      </w:r>
      <w:r w:rsidR="00936045">
        <w:t xml:space="preserve"> than ICEVs powered by gasoline or diesel </w:t>
      </w:r>
      <w:r w:rsidR="00936045">
        <w:fldChar w:fldCharType="begin"/>
      </w:r>
      <w:r w:rsidR="00324B12">
        <w:instrText xml:space="preserve"> ADDIN ZOTERO_ITEM CSL_CITATION {"citationID":"1HNOI0ht","properties":{"formattedCitation":"(Ellingsen, Singh, and Str\\uc0\\u248{}mman 2016; Hawkins et al. 2013; Wolfram and Lutsey 2016)","plainCitation":"(Ellingsen, Singh, and Strømman 2016; Hawkins et al. 2013; Wolfram and Lutsey 2016)","noteIndex":0},"citationItems":[{"id":189,"uris":["http://zotero.org/users/local/GpkrhFR0/items/Z43AB75A"],"uri":["http://zotero.org/users/local/GpkrhFR0/items/Z43AB75A"],"itemData":{"id":189,"type":"article-journal","container-title":"Environmental Research Letters","DOI":"10.1088/1748-9326/11/5/054010","ISSN":"1748-9326","issue":"5","journalAbbreviation":"Environ. Res. Lett.","language":"en","page":"054010","source":"DOI.org (Crossref)","title":"The size and range effect: lifecycle greenhouse gas emissions of electric vehicles","title-short":"The size and range effect","volume":"11","author":[{"family":"Ellingsen","given":"Linda Ager-Wick"},{"family":"Singh","given":"Bhawna"},{"family":"Strømman","given":"Anders Hammer"}],"issued":{"date-parts":[["2016",5,1]]}}},{"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w:instrText>
      </w:r>
      <w:r w:rsidR="00324B12">
        <w:rPr>
          <w:rFonts w:hint="eastAsia"/>
        </w:rPr>
        <w:instrText>4","source":"DOI.org (Crossref)","title":"Comparative Environmental Life Cycle Assessment of Conventional and Electric Vehicles","volume":"17","author":[{"family":"Hawkins","given":"Troy R."},{"family":"Singh","given":"Bhawna"},{"family":"Majeau</w:instrText>
      </w:r>
      <w:r w:rsidR="00324B12">
        <w:rPr>
          <w:rFonts w:hint="eastAsia"/>
        </w:rPr>
        <w:instrText>‐</w:instrText>
      </w:r>
      <w:r w:rsidR="00324B12">
        <w:rPr>
          <w:rFonts w:hint="eastAsia"/>
        </w:rPr>
        <w:instrText>Bettez","</w:instrText>
      </w:r>
      <w:r w:rsidR="00324B12">
        <w:instrText xml:space="preserve">given":"Guillaume"},{"family":"Strømman","given":"Anders Hammer"}],"issued":{"date-parts":[["2013",2]]}}},{"id":43,"uris":["http://zotero.org/users/local/GpkrhFR0/items/MFMWAT65"],"uri":["http://zotero.org/users/local/GpkrhFR0/items/MFMWAT65"],"itemData":{"id":43,"type":"article-journal","language":"en","page":"23","source":"Zotero","title":"Electric vehicles: Literature review of technology costs and carbon emissions","author":[{"family":"Wolfram","given":"Paul"},{"family":"Lutsey","given":"Nic"}],"issued":{"date-parts":[["2016",7,15]]}}}],"schema":"https://github.com/citation-style-language/schema/raw/master/csl-citation.json"} </w:instrText>
      </w:r>
      <w:r w:rsidR="00936045">
        <w:fldChar w:fldCharType="separate"/>
      </w:r>
      <w:r w:rsidR="00324B12" w:rsidRPr="00324B12">
        <w:rPr>
          <w:rFonts w:ascii="Calibri" w:hAnsi="Calibri" w:cs="Calibri"/>
          <w:szCs w:val="24"/>
        </w:rPr>
        <w:t>(Ellingsen, Singh, and Strømman 2016; Hawkins et al. 2013; Wolfram and Lutsey 2016)</w:t>
      </w:r>
      <w:r w:rsidR="00936045">
        <w:fldChar w:fldCharType="end"/>
      </w:r>
      <w:r w:rsidR="00936045">
        <w:t>.</w:t>
      </w:r>
      <w:r w:rsidR="00D156C1">
        <w:t xml:space="preserve"> This sensitivity underscores the importance of pairing EV incentives with efforts to decarbonize the electric grid.</w:t>
      </w:r>
      <w:r w:rsidR="00936045">
        <w:t xml:space="preserve"> </w:t>
      </w:r>
      <w:r w:rsidR="00481B7B">
        <w:t>While emission from the use phase of EVs can be much lower than that of ICEVs, they are higher for the production phase</w:t>
      </w:r>
      <w:r w:rsidR="00C00010" w:rsidRPr="009B6959">
        <w:t xml:space="preserve">, with GWP </w:t>
      </w:r>
      <w:r w:rsidR="009B6959" w:rsidRPr="009B6959">
        <w:t xml:space="preserve">due to </w:t>
      </w:r>
      <w:r w:rsidR="00481B7B">
        <w:t>EV manufacturing</w:t>
      </w:r>
      <w:r w:rsidR="00C00010" w:rsidRPr="009B6959">
        <w:t xml:space="preserve"> </w:t>
      </w:r>
      <w:r w:rsidR="00A47439" w:rsidRPr="009B6959">
        <w:t xml:space="preserve">roughly twice that of a comparable ICEV </w:t>
      </w:r>
      <w:r w:rsidR="00A47439" w:rsidRPr="009B6959">
        <w:fldChar w:fldCharType="begin"/>
      </w:r>
      <w:r w:rsidR="00A47439" w:rsidRPr="009B6959">
        <w:instrText xml:space="preserve"> ADDIN ZOTERO_ITEM CSL_CITATION {"citationID":"imtTNlQZ","properties":{"formattedCitation":"(Hawkins et al. 2013)","plainCitation":"(Hawkins et al. 2013)","noteIndex":0},"citationItems":[{"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w:instrText>
      </w:r>
      <w:r w:rsidR="00A47439" w:rsidRPr="009B6959">
        <w:rPr>
          <w:rFonts w:hint="eastAsia"/>
        </w:rPr>
        <w:instrText>tric Vehicles","volume":"17","author":[{"family":"Hawkins","given":"Troy R."},{"family":"Singh","given":"Bhawna"},{"family":"Majeau</w:instrText>
      </w:r>
      <w:r w:rsidR="00A47439" w:rsidRPr="009B6959">
        <w:rPr>
          <w:rFonts w:hint="eastAsia"/>
        </w:rPr>
        <w:instrText>‐</w:instrText>
      </w:r>
      <w:r w:rsidR="00A47439" w:rsidRPr="009B6959">
        <w:rPr>
          <w:rFonts w:hint="eastAsia"/>
        </w:rPr>
        <w:instrText>Bettez","given":"Guillaume"},{"family":"Strømman","given":"Anders Hammer"}],"issued":{"date-parts":[["2013",2]]}}}],"schema</w:instrText>
      </w:r>
      <w:r w:rsidR="00A47439" w:rsidRPr="009B6959">
        <w:instrText xml:space="preserve">":"https://github.com/citation-style-language/schema/raw/master/csl-citation.json"} </w:instrText>
      </w:r>
      <w:r w:rsidR="00A47439" w:rsidRPr="009B6959">
        <w:fldChar w:fldCharType="separate"/>
      </w:r>
      <w:r w:rsidR="00A47439" w:rsidRPr="009B6959">
        <w:rPr>
          <w:rFonts w:ascii="Calibri" w:hAnsi="Calibri" w:cs="Calibri"/>
        </w:rPr>
        <w:t>(Hawkins et al. 2013)</w:t>
      </w:r>
      <w:r w:rsidR="00A47439" w:rsidRPr="009B6959">
        <w:fldChar w:fldCharType="end"/>
      </w:r>
      <w:r w:rsidR="00A47439" w:rsidRPr="009B6959">
        <w:t>.</w:t>
      </w:r>
      <w:r w:rsidR="00C00010" w:rsidRPr="009B6959">
        <w:t xml:space="preserve"> EV production is also more environmentally intensive in terms of mineral resource depletion and human, freshwater, and terrestrial toxicity </w:t>
      </w:r>
      <w:r w:rsidR="00A56392" w:rsidRPr="009B6959">
        <w:t xml:space="preserve">potential </w:t>
      </w:r>
      <w:r w:rsidR="00C00010" w:rsidRPr="009B6959">
        <w:fldChar w:fldCharType="begin"/>
      </w:r>
      <w:r w:rsidR="00C00010" w:rsidRPr="009B6959">
        <w:instrText xml:space="preserve"> ADDIN ZOTERO_ITEM CSL_CITATION {"citationID":"yrfRg2lc","properties":{"formattedCitation":"(Hawkins et al. 2013)","plainCitation":"(Hawkins et al. 2013)","noteIndex":0},"citationItems":[{"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w:instrText>
      </w:r>
      <w:r w:rsidR="00C00010" w:rsidRPr="009B6959">
        <w:rPr>
          <w:rFonts w:hint="eastAsia"/>
        </w:rPr>
        <w:instrText>tric Vehicles","volume":"17","author":[{"family":"Hawkins","given":"Troy R."},{"family":"Singh","given":"Bhawna"},{"family":"Majeau</w:instrText>
      </w:r>
      <w:r w:rsidR="00C00010" w:rsidRPr="009B6959">
        <w:rPr>
          <w:rFonts w:hint="eastAsia"/>
        </w:rPr>
        <w:instrText>‐</w:instrText>
      </w:r>
      <w:r w:rsidR="00C00010" w:rsidRPr="009B6959">
        <w:rPr>
          <w:rFonts w:hint="eastAsia"/>
        </w:rPr>
        <w:instrText>Bettez","given":"Guillaume"},{"family":"Strømman","given":"Anders Hammer"}],"issued":{"date-parts":[["2013",2]]}}}],"schema</w:instrText>
      </w:r>
      <w:r w:rsidR="00C00010" w:rsidRPr="009B6959">
        <w:instrText xml:space="preserve">":"https://github.com/citation-style-language/schema/raw/master/csl-citation.json"} </w:instrText>
      </w:r>
      <w:r w:rsidR="00C00010" w:rsidRPr="009B6959">
        <w:fldChar w:fldCharType="separate"/>
      </w:r>
      <w:r w:rsidR="00C00010" w:rsidRPr="009B6959">
        <w:rPr>
          <w:rFonts w:ascii="Calibri" w:hAnsi="Calibri" w:cs="Calibri"/>
        </w:rPr>
        <w:t>(Hawkins et al. 2013)</w:t>
      </w:r>
      <w:r w:rsidR="00C00010" w:rsidRPr="009B6959">
        <w:fldChar w:fldCharType="end"/>
      </w:r>
      <w:r w:rsidR="00C00010" w:rsidRPr="009B6959">
        <w:t>.</w:t>
      </w:r>
    </w:p>
    <w:p w14:paraId="75785C25" w14:textId="08E2B8FF" w:rsidR="00D84A78" w:rsidRDefault="00D84A78" w:rsidP="00300937">
      <w:r w:rsidRPr="009B6959">
        <w:t xml:space="preserve">While EVs increase </w:t>
      </w:r>
      <w:r w:rsidR="00E12034" w:rsidRPr="009B6959">
        <w:t xml:space="preserve">demand for electricity, </w:t>
      </w:r>
      <w:r w:rsidRPr="009B6959">
        <w:t xml:space="preserve">they also provide an opportunity to </w:t>
      </w:r>
      <w:r w:rsidR="004C5E67" w:rsidRPr="009B6959">
        <w:t>balance</w:t>
      </w:r>
      <w:r w:rsidRPr="009B6959">
        <w:t xml:space="preserve"> the load curve</w:t>
      </w:r>
      <w:r w:rsidR="004C5E67" w:rsidRPr="009B6959">
        <w:t>, which is particularly valuable for integrating use of intermittent renewable sources like wind and solar</w:t>
      </w:r>
      <w:r w:rsidR="00E12034" w:rsidRPr="009B6959">
        <w:t xml:space="preserve"> into the grid</w:t>
      </w:r>
      <w:r w:rsidR="004C5E67" w:rsidRPr="009B6959">
        <w:t xml:space="preserve"> </w:t>
      </w:r>
      <w:r w:rsidR="004C5E67" w:rsidRPr="009B6959">
        <w:fldChar w:fldCharType="begin"/>
      </w:r>
      <w:r w:rsidR="009D6E59" w:rsidRPr="009B6959">
        <w:instrText xml:space="preserve"> ADDIN ZOTERO_ITEM CSL_CITATION {"citationID":"ZNJcPU2P","properties":{"formattedCitation":"(Hu et al. 2016; Richardson 2013)","plainCitation":"(Hu et al. 2016; Richardson 2013)","noteIndex":0},"citationItems":[{"id":139,"uris":["http://zotero.org/users/local/GpkrhFR0/items/GX6RU6SU"],"uri":["http://zotero.org/users/local/GpkrhFR0/items/GX6RU6SU"],"itemData":{"id":139,"type":"article-journal","abstract":"Electric vehicles can become integral parts of a smart grid, since they are capable of providing valuable services to power systems other than just consuming power. On the transmission system level, electric vehicles are regarded as an important means of balancing the intermittent renewable energy resources such as wind power. This is because electric vehicles can be used to absorb the energy during the period of high electricity penetration and feed the electricity back into the grid when the demand is high or in situations of insufﬁcient electricity generation. However, on the distribution system level, the extra loads created by the increasing number of electric vehicles may have adverse impacts on grid. These factors bring new challenges to the power system operators. To coordinate the interests and solve the conﬂicts, electric vehicle ﬂeet operators are proposed both by academics and industries. This paper presents a review and classiﬁcation of methods for smart charging (including power to vehicle and vehicle-to-grid) of electric vehicles for ﬂeet operators. The study ﬁrstly presents service relationships between ﬂeet operators and other four actors in smart grids; then, modeling of battery dynamics and driving patterns of electric vehicles, charging and communications standards are introduced; after that, three control strategies and their commonly used algorithms are described; ﬁnally, conclusion and recommendations are made.","container-title":"Renewable and Sustainable Energy Reviews","DOI":"10.1016/j.rser.2015.12.014","ISSN":"13640321","journalAbbreviation":"Renewable and Sustainable Energy Reviews","language":"en","page":"1207-1226","source":"DOI.org (Crossref)","title":"Electric vehicle fleet management in smart grids: A review of services, optimization and control aspects","title-short":"Electric vehicle fleet management in smart grids","volume":"56","author":[{"family":"Hu","given":"Junjie"},{"family":"Morais","given":"Hugo"},{"family":"Sousa","given":"Tiago"},{"family":"Lind","given":"Morten"}],"issued":{"date-parts":[["2016",4]]}}},{"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4C5E67" w:rsidRPr="009B6959">
        <w:fldChar w:fldCharType="separate"/>
      </w:r>
      <w:r w:rsidR="009D6E59" w:rsidRPr="009B6959">
        <w:rPr>
          <w:rFonts w:ascii="Calibri" w:hAnsi="Calibri" w:cs="Calibri"/>
        </w:rPr>
        <w:t>(Hu et al. 2016; Richardson 2013)</w:t>
      </w:r>
      <w:r w:rsidR="004C5E67" w:rsidRPr="009B6959">
        <w:fldChar w:fldCharType="end"/>
      </w:r>
      <w:r w:rsidR="004C5E67" w:rsidRPr="009B6959">
        <w:t>. EVs can charge</w:t>
      </w:r>
      <w:r w:rsidRPr="009B6959">
        <w:t xml:space="preserve"> when excess electricity is available </w:t>
      </w:r>
      <w:r w:rsidR="004C5E67" w:rsidRPr="009B6959">
        <w:t>and provide</w:t>
      </w:r>
      <w:r w:rsidRPr="009B6959">
        <w:t xml:space="preserve"> electricity back to the grid when</w:t>
      </w:r>
      <w:r w:rsidR="004C5E67" w:rsidRPr="009B6959">
        <w:t xml:space="preserve"> generation is insufficient to meet demand</w:t>
      </w:r>
      <w:r w:rsidRPr="009B6959">
        <w:t xml:space="preserve">. </w:t>
      </w:r>
      <w:r w:rsidR="00967177">
        <w:t xml:space="preserve">Off-peak charging can also reduce the life cycle emission of EVs compared to on-peak charging </w:t>
      </w:r>
      <w:r w:rsidR="00967177">
        <w:fldChar w:fldCharType="begin"/>
      </w:r>
      <w:r w:rsidR="00967177">
        <w:instrText xml:space="preserve"> ADDIN ZOTERO_ITEM CSL_CITATION {"citationID":"LO7A313T","properties":{"formattedCitation":"(Rangaraju et al. 2015)","plainCitation":"(Rangaraju et al. 2015)","noteIndex":0},"citationItems":[{"id":184,"uris":["http://zotero.org/users/local/GpkrhFR0/items/8WGGDT84"],"uri":["http://zotero.org/users/local/GpkrhFR0/items/8WGGDT84"],"itemData":{"id":184,"type":"article-journal","abstract":"Battery Electric Vehicles (BEV) are considered to be a better alternative for conventional vehicles in the matter of carbon dioxide (CO2) emissions and urban air pollution reduction. Life Cycle Assessment (LCA) is a widely used methodology to quantify and compare the environmental impacts of vehicle technologies. In this study, we compare the life cycle environmental emissions of CO2 equivalent (CO2e), sulfur dioxide (SO2), nitrogen oxides (NOX) and particulate matters (PM) of the BEV with the petrol and diesel vehicles. Unlike many other literatures, this study uses the real-world energy consumption data for the environmental assessment. In addition, this study explores the possible impact of the short term and long term ﬂuctuations in the electricity mix and the vehicle charging proﬁle, on the life cycle emissions performance of BEV. The inﬂuence of charging proﬁle on the well-to-tank (WTT) emissions (i.e. emissions associated with electricity production) of BEV is discussed by using hourly emissions and different possible peak and off-peak charging time frames. The results of this study proves off-peak charging is a better option to reduce the life cycle emissions, compared to peak charging. When a BEV is charged during off-peak hours instead of peak hours, the well-to-tank CO2, SO2, NOX and PM emissions per km can be reduced signiﬁcantly. Also, this study emphasizes the importance of taking driving behaviors of users and auxiliary energy consumption into account. This aspect is analyzed by comparing the empirical energy consumption and the corresponding WTT emissions of BEV, with the New European Driving Cycle (NEDC) standard values. The results reveal that the auxiliary energy consumption is responsible for, nearly a third of the WTT emissions.","container-title":"Applied Energy","DOI":"10.1016/j.apenergy.2015.01.121","ISSN":"03062619","journalAbbreviation":"Applied Energy","language":"en","page":"496-505","source":"DOI.org (Crossref)","title":"Impacts of electricity mix, charging profile, and driving behavior on the emissions performance of battery electric vehicles: A Belgian case study","title-short":"Impacts of electricity mix, charging profile, and driving behavior on the emissions performance of battery electric vehicles","volume":"148","author":[{"family":"Rangaraju","given":"Surendraprabu"},{"family":"De Vroey","given":"Laurent"},{"family":"Messagie","given":"Maarten"},{"family":"Mertens","given":"Jan"},{"family":"Van Mierlo","given":"Joeri"}],"issued":{"date-parts":[["2015",6]]}}}],"schema":"https://github.com/citation-style-language/schema/raw/master/csl-citation.json"} </w:instrText>
      </w:r>
      <w:r w:rsidR="00967177">
        <w:fldChar w:fldCharType="separate"/>
      </w:r>
      <w:r w:rsidR="00967177" w:rsidRPr="00967177">
        <w:rPr>
          <w:rFonts w:ascii="Calibri" w:hAnsi="Calibri" w:cs="Calibri"/>
        </w:rPr>
        <w:t>(Rangaraju et al. 2015)</w:t>
      </w:r>
      <w:r w:rsidR="00967177">
        <w:fldChar w:fldCharType="end"/>
      </w:r>
      <w:r w:rsidR="00967177">
        <w:t xml:space="preserve">. </w:t>
      </w:r>
      <w:r w:rsidR="009D6E59" w:rsidRPr="009B6959">
        <w:t xml:space="preserve">However, this requires smart charging systems so that EVs can be utilized as a stabilizing force rather than additional </w:t>
      </w:r>
      <w:r w:rsidR="00E12034" w:rsidRPr="009B6959">
        <w:t>load</w:t>
      </w:r>
      <w:r w:rsidR="009D6E59" w:rsidRPr="009B6959">
        <w:t xml:space="preserve"> on the electric grid </w:t>
      </w:r>
      <w:r w:rsidR="009D6E59" w:rsidRPr="009B6959">
        <w:fldChar w:fldCharType="begin"/>
      </w:r>
      <w:r w:rsidR="009D6E59" w:rsidRPr="009B6959">
        <w:instrText xml:space="preserve"> ADDIN ZOTERO_ITEM CSL_CITATION {"citationID":"0Pm8wlM1","properties":{"formattedCitation":"(Hu et al. 2016; Tan, Ramachandaramurthy, and Yong 2016)","plainCitation":"(Hu et al. 2016; Tan, Ramachandaramurthy, and Yong 2016)","noteIndex":0},"citationItems":[{"id":139,"uris":["http://zotero.org/users/local/GpkrhFR0/items/GX6RU6SU"],"uri":["http://zotero.org/users/local/GpkrhFR0/items/GX6RU6SU"],"itemData":{"id":139,"type":"article-journal","abstract":"Electric vehicles can become integral parts of a smart grid, since they are capable of providing valuable services to power systems other than just consuming power. On the transmission system level, electric vehicles are regarded as an important means of balancing the intermittent renewable energy resources such as wind power. This is because electric vehicles can be used to absorb the energy during the period of high electricity penetration and feed the electricity back into the grid when the demand is high or in situations of insufﬁcient electricity generation. However, on the distribution system level, the extra loads created by the increasing number of electric vehicles may have adverse impacts on grid. These factors bring new challenges to the power system operators. To coordinate the interests and solve the conﬂicts, electric vehicle ﬂeet operators are proposed both by academics and industries. This paper presents a review and classiﬁcation of methods for smart charging (including power to vehicle and vehicle-to-grid) of electric vehicles for ﬂeet operators. The study ﬁrstly presents service relationships between ﬂeet operators and other four actors in smart grids; then, modeling of battery dynamics and driving patterns of electric vehicles, charging and communications standards are introduced; after that, three control strategies and their commonly used algorithms are described; ﬁnally, conclusion and recommendations are made.","container-title":"Renewable and Sustainable Energy Reviews","DOI":"10.1016/j.rser.2015.12.014","ISSN":"13640321","journalAbbreviation":"Renewable and Sustainable Energy Reviews","language":"en","page":"1207-1226","source":"DOI.org (Crossref)","title":"Electric vehicle fleet management in smart grids: A review of services, optimization and control aspects","title-short":"Electric vehicle fleet management in smart grids","volume":"56","author":[{"family":"Hu","given":"Junjie"},{"family":"Morais","given":"Hugo"},{"family":"Sousa","given":"Tiago"},{"family":"Lind","given":"Morten"}],"issued":{"date-parts":[["2016",4]]}}},{"id":137,"uris":["http://zotero.org/users/local/GpkrhFR0/items/MGCFBCTR"],"uri":["http://zotero.org/users/local/GpkrhFR0/items/MGCFBCTR"],"itemData":{"id":137,"type":"article-journal","abstract":"Energy crisis and environmental issues have encouraged the adoption of electric vehicle as an alternative transportation option to the conventional internal combustion engine vehicle. Recently, the development of smart grid concept in power grid has advanced the role of electric vehicles in the form of vehicle to grid technology. Vehicle to grid technology allows bidirectional energy exchange between electric vehicles and the power grid, which offers numerous services to the power grid, such as power grid regulation, spinning reserve, peak load shaving, load leveling and reactive power compensation. As the implementation of vehicle to grid technology is a complicated unit commitment problem with different conﬂicting objectives and constraints, optimization techniques are usually utilized. This paper reviews the framework, beneﬁts and challenges of vehicle to grid technology. This paper also summarizes the main optimization techniques to achieve different vehicle to grid objectives while satisfying multiple constraints.","container-title":"Renewable and Sustainable Energy Reviews","DOI":"10.1016/j.rser.2015.09.012","ISSN":"13640321","journalAbbreviation":"Renewable and Sustainable Energy Reviews","language":"en","page":"720-732","source":"DOI.org (Crossref)","title":"Integration of electric vehicles in smart grid: A review on vehicle to grid technologies and optimization techniques","title-short":"Integration of electric vehicles in smart grid","volume":"53","author":[{"family":"Tan","given":"Kang Miao"},{"family":"Ramachandaramurthy","given":"Vigna K."},{"family":"Yong","given":"Jia Ying"}],"issued":{"date-parts":[["2016",1]]}}}],"schema":"https://github.com/citation-style-language/schema/raw/master/csl-citation.json"} </w:instrText>
      </w:r>
      <w:r w:rsidR="009D6E59" w:rsidRPr="009B6959">
        <w:fldChar w:fldCharType="separate"/>
      </w:r>
      <w:r w:rsidR="009D6E59" w:rsidRPr="009B6959">
        <w:rPr>
          <w:rFonts w:ascii="Calibri" w:hAnsi="Calibri" w:cs="Calibri"/>
        </w:rPr>
        <w:t>(Hu et al. 2016; Tan, Ramachandaramurthy, and Yong 2016)</w:t>
      </w:r>
      <w:r w:rsidR="009D6E59" w:rsidRPr="009B6959">
        <w:fldChar w:fldCharType="end"/>
      </w:r>
      <w:r w:rsidR="009D6E59" w:rsidRPr="009B6959">
        <w:t>.</w:t>
      </w:r>
      <w:r w:rsidR="00047A1E">
        <w:t xml:space="preserve"> </w:t>
      </w:r>
    </w:p>
    <w:p w14:paraId="696694BB" w14:textId="5F1570AC" w:rsidR="00300937" w:rsidRPr="00E6409A" w:rsidRDefault="00300937" w:rsidP="00300937">
      <w:r>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203DB4">
        <w:instrText xml:space="preserve"> ADDIN ZOTERO_ITEM CSL_CITATION {"citationID":"0eu5iPdi","properties":{"formattedCitation":"(Ou et al. 2017)","plainCitation":"(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203DB4" w:rsidRPr="00203DB4">
        <w:rPr>
          <w:rFonts w:ascii="Calibri" w:hAnsi="Calibri" w:cs="Calibri"/>
        </w:rPr>
        <w:t>(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w:t>
      </w:r>
      <w:r w:rsidR="00B922D1">
        <w:t xml:space="preserve">and electricity sector transformation </w:t>
      </w:r>
      <w:r>
        <w:t xml:space="preserve">in a country like </w:t>
      </w:r>
      <w:r>
        <w:lastRenderedPageBreak/>
        <w:t>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bookmarkEnd w:id="5"/>
    <w:p w14:paraId="37BA4337" w14:textId="77777777" w:rsidR="00B922D1" w:rsidRDefault="00B922D1" w:rsidP="00996FD4">
      <w:pPr>
        <w:pStyle w:val="Heading1"/>
        <w:numPr>
          <w:ilvl w:val="1"/>
          <w:numId w:val="20"/>
        </w:numPr>
      </w:pPr>
      <w:r>
        <w:t>Research Question</w:t>
      </w:r>
    </w:p>
    <w:p w14:paraId="50424CC9" w14:textId="04C81EFF" w:rsidR="00A57ADE" w:rsidRPr="00A57ADE" w:rsidRDefault="00B922D1" w:rsidP="00E96633">
      <w:pPr>
        <w:pStyle w:val="Bibliography"/>
        <w:ind w:left="0" w:firstLine="0"/>
        <w:jc w:val="both"/>
      </w:pPr>
      <w:r>
        <w:t>Questions addressed in this analysis:</w:t>
      </w:r>
    </w:p>
    <w:p w14:paraId="7E19657D" w14:textId="62918F5A" w:rsidR="00827DE4" w:rsidRDefault="00827DE4" w:rsidP="00A57ADE">
      <w:pPr>
        <w:pStyle w:val="ListParagraph"/>
        <w:numPr>
          <w:ilvl w:val="0"/>
          <w:numId w:val="33"/>
        </w:numPr>
      </w:pPr>
      <w:r>
        <w:t>How effective are various policy instruments in incentivizing EV adoption compared to a “no-policy” reference?</w:t>
      </w:r>
    </w:p>
    <w:p w14:paraId="3E387C4A" w14:textId="5DA42B2E" w:rsidR="00A57ADE" w:rsidRDefault="00A57ADE" w:rsidP="00A57ADE">
      <w:pPr>
        <w:pStyle w:val="ListParagraph"/>
        <w:numPr>
          <w:ilvl w:val="0"/>
          <w:numId w:val="33"/>
        </w:numPr>
      </w:pPr>
      <w:r>
        <w:t>What are the</w:t>
      </w:r>
      <w:r w:rsidR="00B922D1">
        <w:t xml:space="preserve"> economic and energy</w:t>
      </w:r>
      <w:r>
        <w:t xml:space="preserv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165E1969" w:rsidR="00A57ADE" w:rsidRDefault="00A57ADE" w:rsidP="00A57ADE">
      <w:pPr>
        <w:pStyle w:val="ListParagraph"/>
        <w:numPr>
          <w:ilvl w:val="0"/>
          <w:numId w:val="33"/>
        </w:numPr>
      </w:pPr>
      <w:r>
        <w:t>What are the impacts on vehicular and power sector emissions?</w:t>
      </w:r>
    </w:p>
    <w:p w14:paraId="33018BD1" w14:textId="52CFE4CF" w:rsidR="00827DE4" w:rsidRDefault="00827DE4" w:rsidP="00A57ADE">
      <w:pPr>
        <w:pStyle w:val="ListParagraph"/>
        <w:numPr>
          <w:ilvl w:val="0"/>
          <w:numId w:val="33"/>
        </w:numPr>
      </w:pPr>
      <w:r>
        <w:t>What is the overall cost to the Government of Pakistan? How does foregone revenue to incentivize EV adoption compare to savings on fuel imports and other downstream costs (healthcare, productivity, etc.) due to lower emissions?</w:t>
      </w:r>
    </w:p>
    <w:p w14:paraId="4E9EC5CB" w14:textId="0956A3C6" w:rsidR="00195BFF" w:rsidRPr="00D654DA" w:rsidRDefault="00195BFF" w:rsidP="00EA5F54">
      <w:pPr>
        <w:pStyle w:val="Heading1"/>
        <w:numPr>
          <w:ilvl w:val="1"/>
          <w:numId w:val="20"/>
        </w:numPr>
        <w:rPr>
          <w:highlight w:val="yellow"/>
        </w:rPr>
      </w:pPr>
      <w:r w:rsidRPr="00D654DA">
        <w:rPr>
          <w:highlight w:val="yellow"/>
        </w:rPr>
        <w:t>Energy and transportation policies in Pakistan</w:t>
      </w:r>
    </w:p>
    <w:p w14:paraId="5BD59641" w14:textId="6A311C7D" w:rsidR="00195BFF" w:rsidRPr="00D654DA" w:rsidRDefault="00996FD4" w:rsidP="00996FD4">
      <w:pPr>
        <w:rPr>
          <w:highlight w:val="yellow"/>
        </w:rPr>
      </w:pPr>
      <w:r w:rsidRPr="00D654DA">
        <w:rPr>
          <w:highlight w:val="yellow"/>
        </w:rPr>
        <w:t xml:space="preserve">This section discusses energy and EV policies in Pakistan and potential policy implications of increasing EV penetration. </w:t>
      </w:r>
    </w:p>
    <w:p w14:paraId="791EDCAB" w14:textId="01C97ED8" w:rsidR="00996FD4" w:rsidRPr="00D654DA" w:rsidRDefault="00996FD4" w:rsidP="00996FD4">
      <w:pPr>
        <w:pStyle w:val="ListParagraph"/>
        <w:numPr>
          <w:ilvl w:val="0"/>
          <w:numId w:val="33"/>
        </w:numPr>
        <w:rPr>
          <w:highlight w:val="yellow"/>
        </w:rPr>
      </w:pPr>
      <w:r w:rsidRPr="00D654DA">
        <w:rPr>
          <w:highlight w:val="yellow"/>
        </w:rPr>
        <w:t>Energy security and oil imports</w:t>
      </w:r>
    </w:p>
    <w:p w14:paraId="2A13DB9E" w14:textId="6D5AEEDC" w:rsidR="00996FD4" w:rsidRPr="00D654DA" w:rsidRDefault="00996FD4" w:rsidP="00996FD4">
      <w:pPr>
        <w:pStyle w:val="ListParagraph"/>
        <w:numPr>
          <w:ilvl w:val="0"/>
          <w:numId w:val="33"/>
        </w:numPr>
        <w:rPr>
          <w:highlight w:val="yellow"/>
        </w:rPr>
      </w:pPr>
      <w:r w:rsidRPr="00D654DA">
        <w:rPr>
          <w:highlight w:val="yellow"/>
        </w:rPr>
        <w:t xml:space="preserve">NEVP and transportation sector policies </w:t>
      </w:r>
    </w:p>
    <w:p w14:paraId="47E04BE1" w14:textId="548A521A" w:rsidR="00996FD4" w:rsidRPr="00D654DA" w:rsidRDefault="00996FD4" w:rsidP="00996FD4">
      <w:pPr>
        <w:pStyle w:val="ListParagraph"/>
        <w:numPr>
          <w:ilvl w:val="0"/>
          <w:numId w:val="33"/>
        </w:numPr>
        <w:rPr>
          <w:highlight w:val="yellow"/>
        </w:rPr>
      </w:pPr>
      <w:r w:rsidRPr="00D654DA">
        <w:rPr>
          <w:highlight w:val="yellow"/>
        </w:rPr>
        <w:t xml:space="preserve">Electricity sector policies </w:t>
      </w:r>
    </w:p>
    <w:p w14:paraId="597C83BD" w14:textId="73562B25" w:rsidR="00996FD4" w:rsidRPr="00D654DA" w:rsidRDefault="00996FD4" w:rsidP="00996FD4">
      <w:pPr>
        <w:pStyle w:val="ListParagraph"/>
        <w:numPr>
          <w:ilvl w:val="0"/>
          <w:numId w:val="33"/>
        </w:numPr>
        <w:rPr>
          <w:highlight w:val="yellow"/>
        </w:rPr>
      </w:pPr>
      <w:r w:rsidRPr="00D654DA">
        <w:rPr>
          <w:highlight w:val="yellow"/>
        </w:rPr>
        <w:t>Economic</w:t>
      </w:r>
      <w:r w:rsidR="00D654DA">
        <w:rPr>
          <w:highlight w:val="yellow"/>
        </w:rPr>
        <w:t>/financial</w:t>
      </w:r>
      <w:r w:rsidRPr="00D654DA">
        <w:rPr>
          <w:highlight w:val="yellow"/>
        </w:rPr>
        <w:t xml:space="preserve"> implications (TBD)</w:t>
      </w:r>
    </w:p>
    <w:p w14:paraId="1B217FC9" w14:textId="29C4629B" w:rsidR="00863375" w:rsidRPr="00A97700" w:rsidRDefault="004D3CF4" w:rsidP="00996FD4">
      <w:pPr>
        <w:pStyle w:val="Heading1"/>
        <w:numPr>
          <w:ilvl w:val="0"/>
          <w:numId w:val="20"/>
        </w:numPr>
      </w:pPr>
      <w:bookmarkStart w:id="7" w:name="_Toc36643831"/>
      <w:r w:rsidRPr="00A97700">
        <w:t>Methodology</w:t>
      </w:r>
      <w:bookmarkEnd w:id="7"/>
    </w:p>
    <w:p w14:paraId="30AD916A" w14:textId="7B14FE63" w:rsidR="00D17230" w:rsidRDefault="00BC2D73" w:rsidP="00996FD4">
      <w:pPr>
        <w:pStyle w:val="Heading1"/>
        <w:numPr>
          <w:ilvl w:val="1"/>
          <w:numId w:val="20"/>
        </w:numPr>
      </w:pPr>
      <w:bookmarkStart w:id="8" w:name="_Toc36643832"/>
      <w:r>
        <w:t>Cross-Model</w:t>
      </w:r>
      <w:r w:rsidR="002A74D2">
        <w:t xml:space="preserve"> </w:t>
      </w:r>
      <w:r>
        <w:t>Links</w:t>
      </w:r>
      <w:r w:rsidR="00D17230">
        <w:t xml:space="preserve"> (GCAM, PLEXOS, SEP)</w:t>
      </w:r>
      <w:bookmarkEnd w:id="8"/>
    </w:p>
    <w:p w14:paraId="5181B33B" w14:textId="52D25C98" w:rsidR="003C6A7D" w:rsidRDefault="008027F4" w:rsidP="003C6A7D">
      <w:r>
        <w:t>Several models are used in tandem for this analysis</w:t>
      </w:r>
      <w:r w:rsidR="00996FD4">
        <w:t xml:space="preserve"> (Figure X)</w:t>
      </w:r>
      <w:r>
        <w:t>.</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w:t>
      </w:r>
      <w:r w:rsidR="00713E77">
        <w:lastRenderedPageBreak/>
        <w:t xml:space="preserve">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50F2BF78" w14:textId="0367DABD" w:rsidR="00B922D1" w:rsidRDefault="00B922D1" w:rsidP="003C6A7D">
      <w:r>
        <w:t>Figure X.</w:t>
      </w:r>
      <w:r w:rsidR="003F31E2">
        <w:t xml:space="preserve"> Integrated EV Analysis</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05AAB1CE" w14:textId="02E1A29C" w:rsidR="003B3416" w:rsidRDefault="00DE703E" w:rsidP="003B3416">
      <w:pPr>
        <w:pStyle w:val="Caption"/>
      </w:pPr>
      <w:r>
        <w:t>Source: Sustainable Energy for Pakistan (SEP) Project.</w:t>
      </w:r>
    </w:p>
    <w:p w14:paraId="79BDA10C" w14:textId="18FD490C" w:rsidR="003B3416" w:rsidRPr="003B3416" w:rsidRDefault="003B3416" w:rsidP="003B3416">
      <w:r w:rsidRPr="003B3416">
        <w:t>To check the validity of these model linkages, we performed cross-calibration exercises on several impactful variables such as electricity generation, fuel</w:t>
      </w:r>
      <w:r>
        <w:t xml:space="preserve"> breakdown</w:t>
      </w:r>
      <w:r w:rsidRPr="003B3416">
        <w:t>, crude oil prices</w:t>
      </w:r>
      <w:r>
        <w:t xml:space="preserve">, and </w:t>
      </w:r>
      <w:r w:rsidRPr="003B3416">
        <w:t xml:space="preserve">service output by </w:t>
      </w:r>
      <w:r>
        <w:t>vehicle class.</w:t>
      </w:r>
    </w:p>
    <w:p w14:paraId="6E07AAA0" w14:textId="198B39C0" w:rsidR="004D3CF4" w:rsidRDefault="004D3CF4" w:rsidP="00996FD4">
      <w:pPr>
        <w:pStyle w:val="Heading1"/>
        <w:numPr>
          <w:ilvl w:val="1"/>
          <w:numId w:val="20"/>
        </w:numPr>
      </w:pPr>
      <w:bookmarkStart w:id="9" w:name="_Toc36643833"/>
      <w:r>
        <w:t xml:space="preserve">GCAM </w:t>
      </w:r>
      <w:r w:rsidR="001A1884">
        <w:t>Overview</w:t>
      </w:r>
      <w:bookmarkEnd w:id="9"/>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6FD4">
      <w:pPr>
        <w:pStyle w:val="Heading1"/>
        <w:numPr>
          <w:ilvl w:val="1"/>
          <w:numId w:val="20"/>
        </w:numPr>
      </w:pPr>
      <w:bookmarkStart w:id="10" w:name="_Toc36643834"/>
      <w:r>
        <w:lastRenderedPageBreak/>
        <w:t>GCAM Transport Sector Details</w:t>
      </w:r>
      <w:bookmarkEnd w:id="10"/>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vintaged,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61F95AE4" w14:textId="43DD7FDC" w:rsidR="00016545" w:rsidRPr="00016545" w:rsidRDefault="00BC2D73" w:rsidP="00996FD4">
      <w:pPr>
        <w:pStyle w:val="Heading1"/>
        <w:numPr>
          <w:ilvl w:val="1"/>
          <w:numId w:val="20"/>
        </w:numPr>
      </w:pPr>
      <w:bookmarkStart w:id="11" w:name="_Toc36643835"/>
      <w:r>
        <w:lastRenderedPageBreak/>
        <w:t>GCAM S</w:t>
      </w:r>
      <w:r w:rsidR="00D17230">
        <w:t>cenario Details</w:t>
      </w:r>
      <w:bookmarkEnd w:id="11"/>
    </w:p>
    <w:p w14:paraId="351C0E52" w14:textId="77777777" w:rsidR="00CD5572" w:rsidRPr="00CD5572" w:rsidRDefault="00CD5572" w:rsidP="00016545">
      <w:pPr>
        <w:rPr>
          <w:b/>
          <w:bCs/>
        </w:rPr>
      </w:pPr>
      <w:r w:rsidRPr="00CD5572">
        <w:rPr>
          <w:b/>
          <w:bCs/>
        </w:rPr>
        <w:t>Baseline Assumptions</w:t>
      </w:r>
    </w:p>
    <w:p w14:paraId="75724FAC" w14:textId="6092619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All of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rsidR="00500F3D">
        <w:t xml:space="preserve">, but adjust them using </w:t>
      </w:r>
      <w:r>
        <w:t xml:space="preserve">data on battery costs from a review of the literature (see appendix A.3.2. for more details). Energy intensity comes from </w:t>
      </w:r>
      <w:r w:rsidR="00500F3D">
        <w:t>Jadun et al. 2017</w:t>
      </w:r>
      <w:r>
        <w:t>, and other assumptions such as load factor, annual distance traveled, and base-year energy use come from Mishra et al. 2013.</w:t>
      </w:r>
      <w:r w:rsidR="00500F3D">
        <w:t xml:space="preserve"> When possible, we adjust assumptions to be Pakistan-specific (see appendix A.3.3).</w:t>
      </w:r>
    </w:p>
    <w:p w14:paraId="261A7107" w14:textId="77777777" w:rsidR="00CD5572" w:rsidRPr="00CD5572" w:rsidRDefault="00CD5572" w:rsidP="00016545">
      <w:pPr>
        <w:rPr>
          <w:b/>
          <w:bCs/>
        </w:rPr>
      </w:pPr>
      <w:r w:rsidRPr="00CD5572">
        <w:rPr>
          <w:b/>
          <w:bCs/>
        </w:rPr>
        <w:t>NEVP Overview</w:t>
      </w:r>
    </w:p>
    <w:p w14:paraId="087DFF7C" w14:textId="03AADD3E" w:rsidR="00016545" w:rsidRDefault="00016545" w:rsidP="00016545">
      <w:r>
        <w:t xml:space="preserve">The government of Pakistan (GoP) recently approved targets for EV penetration under the National Electric Vehicle Policy (NEVP). </w:t>
      </w:r>
      <w:r w:rsidR="00832F8F">
        <w:t xml:space="preserve">The targets for EV penetration as defined in the draft EV policy are summarized in the table below. However, there is currently </w:t>
      </w:r>
      <w:r w:rsidR="00832F8F" w:rsidRPr="00832F8F">
        <w:t xml:space="preserve">significant activity underway to </w:t>
      </w:r>
      <w:r w:rsidR="00832F8F">
        <w:t>finalize</w:t>
      </w:r>
      <w:r w:rsidR="00832F8F" w:rsidRPr="00832F8F">
        <w:t xml:space="preserve"> this policy, including a contentious negotiation of incentives</w:t>
      </w:r>
      <w:r w:rsidR="00832F8F">
        <w:t>, so these may be subject to change in the future.</w:t>
      </w:r>
    </w:p>
    <w:p w14:paraId="684DB74D" w14:textId="3105391E" w:rsidR="00016545" w:rsidRDefault="00016545" w:rsidP="00016545">
      <w:r w:rsidRPr="00E175C9">
        <w:rPr>
          <w:noProof/>
        </w:rPr>
        <w:lastRenderedPageBreak/>
        <w:drawing>
          <wp:inline distT="0" distB="0" distL="0" distR="0" wp14:anchorId="5C731DDD" wp14:editId="537B4A6D">
            <wp:extent cx="4334150" cy="3084436"/>
            <wp:effectExtent l="0" t="0" r="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4382121" cy="3118575"/>
                    </a:xfrm>
                    <a:prstGeom prst="rect">
                      <a:avLst/>
                    </a:prstGeom>
                    <a:noFill/>
                    <a:ln>
                      <a:noFill/>
                    </a:ln>
                  </pic:spPr>
                </pic:pic>
              </a:graphicData>
            </a:graphic>
          </wp:inline>
        </w:drawing>
      </w:r>
    </w:p>
    <w:p w14:paraId="54DC324A" w14:textId="47DA240D" w:rsidR="00CD5572" w:rsidRDefault="00016545" w:rsidP="00360777">
      <w:r>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146541BA" w:rsidR="00C368B9" w:rsidRDefault="00C368B9" w:rsidP="00360777">
      <w:r>
        <w:t>For our baseline scenario</w:t>
      </w:r>
      <w:r w:rsidR="00500F3D">
        <w:t>s</w:t>
      </w:r>
      <w:r>
        <w:t>,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553066BD" w:rsidR="007C3159" w:rsidRPr="00360777" w:rsidRDefault="00ED1E3C" w:rsidP="00360777">
      <w:r>
        <w:lastRenderedPageBreak/>
        <w:t>In our policy scenarios, we model only the monetary EV incentives</w:t>
      </w:r>
      <w:r w:rsidR="00C368B9">
        <w:t>, which affect vehicle cost</w:t>
      </w:r>
      <w:r w:rsidR="000F29DA">
        <w:t xml:space="preserve"> input</w:t>
      </w:r>
      <w:r w:rsidR="00C368B9">
        <w:t>s. We model the NEVP tax, duty, and fee incentives under</w:t>
      </w:r>
      <w:r w:rsidR="003A7C37">
        <w:t xml:space="preserve"> three cases:</w:t>
      </w:r>
      <w:r w:rsidR="00C368B9">
        <w:t xml:space="preserve"> no localization of EV production, gradual localization, and accelerated localization</w:t>
      </w:r>
      <w:r w:rsidR="003A7C37">
        <w:t>. I</w:t>
      </w:r>
      <w:r w:rsidR="00C368B9">
        <w:t>ncentives vary for local versus imported vehicles and material</w:t>
      </w:r>
      <w:r w:rsidR="00D04F7D">
        <w:t xml:space="preserve">s, significantly affecting </w:t>
      </w:r>
      <w:r w:rsidR="00C368B9">
        <w:t>the results</w:t>
      </w:r>
      <w:r w:rsidR="003A7C37">
        <w:t xml:space="preserve">, so these scenarios </w:t>
      </w:r>
      <w:r w:rsidR="00D04F7D">
        <w:t>let us separate the impact of the policy’s cost reductions from the expansion of local EV manufacturing</w:t>
      </w:r>
      <w:r w:rsidR="00C368B9">
        <w:t xml:space="preserve">.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996FD4">
      <w:pPr>
        <w:pStyle w:val="Heading1"/>
        <w:numPr>
          <w:ilvl w:val="1"/>
          <w:numId w:val="20"/>
        </w:numPr>
      </w:pPr>
      <w:bookmarkStart w:id="12" w:name="_Toc36643836"/>
      <w:r>
        <w:t xml:space="preserve">PLEXOS </w:t>
      </w:r>
      <w:r w:rsidR="00BC2D73">
        <w:t>O</w:t>
      </w:r>
      <w:r>
        <w:t>verview</w:t>
      </w:r>
      <w:bookmarkEnd w:id="12"/>
    </w:p>
    <w:p w14:paraId="65B35C42" w14:textId="40DBCE78" w:rsidR="00D17230" w:rsidRPr="00D17230" w:rsidRDefault="00D17230" w:rsidP="00996FD4">
      <w:pPr>
        <w:pStyle w:val="Heading1"/>
        <w:numPr>
          <w:ilvl w:val="1"/>
          <w:numId w:val="20"/>
        </w:numPr>
      </w:pPr>
      <w:bookmarkStart w:id="13" w:name="_Toc36643837"/>
      <w:r>
        <w:t xml:space="preserve">SEP </w:t>
      </w:r>
      <w:r w:rsidR="00BC2D73">
        <w:t>M</w:t>
      </w:r>
      <w:r>
        <w:t xml:space="preserve">odel </w:t>
      </w:r>
      <w:r w:rsidR="00BC2D73">
        <w:t>O</w:t>
      </w:r>
      <w:r>
        <w:t>verview</w:t>
      </w:r>
      <w:bookmarkEnd w:id="13"/>
    </w:p>
    <w:p w14:paraId="37879254" w14:textId="7E46F951" w:rsidR="004D3CF4" w:rsidRDefault="004D3CF4" w:rsidP="00996FD4">
      <w:pPr>
        <w:pStyle w:val="Heading1"/>
        <w:numPr>
          <w:ilvl w:val="0"/>
          <w:numId w:val="20"/>
        </w:numPr>
      </w:pPr>
      <w:bookmarkStart w:id="14" w:name="_Toc36643838"/>
      <w:r>
        <w:t>Results</w:t>
      </w:r>
      <w:bookmarkEnd w:id="14"/>
    </w:p>
    <w:p w14:paraId="6E4DC8EA" w14:textId="1589F1F3" w:rsidR="004D3CF4" w:rsidRDefault="003F5E37" w:rsidP="00996FD4">
      <w:pPr>
        <w:pStyle w:val="Heading1"/>
        <w:numPr>
          <w:ilvl w:val="1"/>
          <w:numId w:val="20"/>
        </w:numPr>
      </w:pPr>
      <w:bookmarkStart w:id="15" w:name="_Toc36643839"/>
      <w:r>
        <w:t xml:space="preserve">GCAM </w:t>
      </w:r>
      <w:r w:rsidR="00AD688B">
        <w:t>Baseline</w:t>
      </w:r>
      <w:r w:rsidR="004D3CF4">
        <w:t xml:space="preserve"> Results</w:t>
      </w:r>
      <w:bookmarkEnd w:id="15"/>
    </w:p>
    <w:p w14:paraId="5BFE1575" w14:textId="4E368263" w:rsidR="007C68D5" w:rsidRDefault="007C68D5" w:rsidP="00F31537">
      <w:r w:rsidRPr="007C68D5">
        <w:rPr>
          <w:highlight w:val="yellow"/>
        </w:rPr>
        <w:t>[Placeholder for paragraphs/figures on energy system in Pakistan]</w:t>
      </w:r>
    </w:p>
    <w:p w14:paraId="0C5D87C7" w14:textId="34DA699A" w:rsidR="00275909" w:rsidRPr="00F31537" w:rsidRDefault="00275909" w:rsidP="00F31537">
      <w:r>
        <w:t>GCAM projects transport service output to grow significantly in Pakistan</w:t>
      </w:r>
      <w:r w:rsidR="002D0332">
        <w:t xml:space="preserve"> over</w:t>
      </w:r>
      <w:r>
        <w:t xml:space="preserve"> </w:t>
      </w:r>
      <w:r w:rsidR="003A7C37">
        <w:t xml:space="preserve">the </w:t>
      </w:r>
      <w:r>
        <w:t xml:space="preserve">time frame considered in this study. Passenger service output is projected to grow by </w:t>
      </w:r>
      <w:r w:rsidR="002D0332">
        <w:t>130</w:t>
      </w:r>
      <w:r>
        <w:t>%</w:t>
      </w:r>
      <w:r w:rsidR="002D0332">
        <w:t xml:space="preserve"> from 2020 to 2050</w:t>
      </w:r>
      <w:r>
        <w:t>, while freight</w:t>
      </w:r>
      <w:r w:rsidR="002D0332">
        <w:t xml:space="preserve"> service output</w:t>
      </w:r>
      <w:r>
        <w:t xml:space="preserve"> </w:t>
      </w:r>
      <w:r w:rsidR="002D0332">
        <w:t>triples</w:t>
      </w:r>
      <w:r>
        <w:t xml:space="preserve">. </w:t>
      </w:r>
      <w:r w:rsidR="00102E7E" w:rsidRPr="003566F0">
        <w:t>Modal shift</w:t>
      </w:r>
      <w:r w:rsidR="003566F0" w:rsidRPr="003566F0">
        <w:t xml:space="preserve"> is observed over time, as</w:t>
      </w:r>
      <w:r w:rsidR="00102E7E" w:rsidRPr="003566F0">
        <w:t xml:space="preserve"> </w:t>
      </w:r>
      <w:r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w:t>
      </w:r>
      <w:r w:rsidR="00D04F7D">
        <w:t>.</w:t>
      </w:r>
      <w:r w:rsidR="00EF5DE4">
        <w:t xml:space="preserve"> </w:t>
      </w:r>
      <w:r w:rsidR="00D04F7D">
        <w:t>The largest share of passenger service demand, about 70%, is met by buses, and this share remains relatively constant over the time frame considered</w:t>
      </w:r>
      <w:r w:rsidR="00A715A6">
        <w:rPr>
          <w:rStyle w:val="FootnoteReference"/>
        </w:rPr>
        <w:footnoteReference w:id="4"/>
      </w:r>
      <w:r w:rsidR="00D04F7D">
        <w:t xml:space="preserve">. </w:t>
      </w:r>
      <w:r w:rsidR="00EF5DE4">
        <w:t xml:space="preserve">Within freight transport, most service </w:t>
      </w:r>
      <w:r w:rsidR="003566F0">
        <w:t>demand (about 97%)</w:t>
      </w:r>
      <w:r w:rsidR="00EF5DE4">
        <w:t xml:space="preserve"> is met by trucks rather than freight rail, predominantly by the larger truck classes (5-9 tons and 9-16 tons). </w:t>
      </w:r>
    </w:p>
    <w:p w14:paraId="4FB67750" w14:textId="0711B90C" w:rsidR="00245D6E" w:rsidRPr="00245D6E" w:rsidRDefault="00245D6E" w:rsidP="00451D20">
      <w:r>
        <w:t xml:space="preserve">In the absence of policies to reduce the cost of EVs, </w:t>
      </w:r>
      <w:r w:rsidR="004A6331">
        <w:t>EV</w:t>
      </w:r>
      <w:r>
        <w:t xml:space="preserve"> market penetration</w:t>
      </w:r>
      <w:r w:rsidR="00D04F7D">
        <w:t xml:space="preserve"> is limited</w:t>
      </w:r>
      <w:r>
        <w:t xml:space="preserve"> for most v</w:t>
      </w:r>
      <w:r w:rsidR="004A6331">
        <w:t xml:space="preserve">ehicle classes, </w:t>
      </w:r>
      <w:r w:rsidR="00D04F7D">
        <w:t>though there is</w:t>
      </w:r>
      <w:r w:rsidR="004A6331">
        <w:t xml:space="preserve">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under slow technology advancement and 45% in 2050 under rapid technology advancement. Electric cars and buses have much lower </w:t>
      </w:r>
      <w:r w:rsidR="004A6331">
        <w:lastRenderedPageBreak/>
        <w:t>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5"/>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w:t>
      </w:r>
      <w:r w:rsidR="006E47E9">
        <w:t>. N</w:t>
      </w:r>
      <w:r w:rsidR="00C147E3">
        <w:t xml:space="preserve">atural gas </w:t>
      </w:r>
      <w:r w:rsidR="006E47E9">
        <w:t>makes</w:t>
      </w:r>
      <w:r w:rsidR="00C147E3">
        <w:t xml:space="preserve"> up the next largest share</w:t>
      </w:r>
      <w:r w:rsidR="006E47E9">
        <w:t xml:space="preserve"> with </w:t>
      </w:r>
      <w:r w:rsidR="0082756C">
        <w:t>15-20</w:t>
      </w:r>
      <w:r w:rsidR="00C147E3">
        <w:t>%</w:t>
      </w:r>
      <w:r w:rsidR="006E47E9">
        <w:t xml:space="preserve"> of transport final energy, mainly consumed by buses</w:t>
      </w:r>
      <w:r w:rsidR="00C147E3">
        <w:t xml:space="preserve">. Under rapid technology advancement, electricity makes up </w:t>
      </w:r>
      <w:r w:rsidR="0082756C">
        <w:t>7</w:t>
      </w:r>
      <w:r w:rsidR="00C147E3">
        <w:t xml:space="preserve">% of </w:t>
      </w:r>
      <w:r w:rsidR="009335D4">
        <w:t xml:space="preserve">transportation </w:t>
      </w:r>
      <w:r w:rsidR="00D50503">
        <w:t>final energy</w:t>
      </w:r>
      <w:r w:rsidR="00C147E3">
        <w:t xml:space="preserve"> consumption by 2050, while the share is nearly zero under slow advancement. </w:t>
      </w:r>
    </w:p>
    <w:p w14:paraId="721C5F82" w14:textId="357DE179" w:rsidR="003F5E37" w:rsidRDefault="003F5E37" w:rsidP="00996FD4">
      <w:pPr>
        <w:pStyle w:val="Heading1"/>
        <w:numPr>
          <w:ilvl w:val="1"/>
          <w:numId w:val="20"/>
        </w:numPr>
      </w:pPr>
      <w:bookmarkStart w:id="16" w:name="_Toc36643840"/>
      <w:r>
        <w:t>GCAM Scenario Results – EV adoption, emissions impacts</w:t>
      </w:r>
      <w:bookmarkEnd w:id="16"/>
    </w:p>
    <w:p w14:paraId="6B386E19" w14:textId="2DE5BE07"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r w:rsidR="009B4D33">
        <w:t xml:space="preserve"> For all vehicle classes, the share of EVs in new sales decreases after the NEVP benefits phase out in 2030. However, this may not be realistic; a limitation of GCAM is that it does not capture feedbacks to vehicle costs or adoption rates, such as economies of scale, learning-by-doing, or shifts in consumer preferences due to increased familiarity with EVs. It is possible that policies to support EV purchase and manufacturing would have longer-lasting impacts than those shown in the model results. </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15 percentage points under rapid advancement</w:t>
      </w:r>
      <w:r>
        <w:t xml:space="preserve">. Accelerated localization, which further decreases duties, increases penetration in 2030 by an additional 15-20 </w:t>
      </w:r>
      <w:r>
        <w:lastRenderedPageBreak/>
        <w:t>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5389F20E" w14:textId="2E41F015" w:rsidR="00203DB4" w:rsidRDefault="002A3AAE" w:rsidP="003A6930">
      <w:r>
        <w:t>In GCAM, the transport sector makes up about 20% of Pakistan’s CO2 emissions</w:t>
      </w:r>
      <w:r w:rsidR="003A6930">
        <w:t>.</w:t>
      </w:r>
      <w:r w:rsidR="00083686">
        <w:t xml:space="preserve"> Both exogenous technology advancement and policies impact emissions. By 2050, CO2 emissions per year are 11% lower under rapid advancement with no policy than slow advancement with no policy, a difference of about 12 MT CO2 per year. </w:t>
      </w:r>
      <w:r w:rsidR="003A6930">
        <w:t xml:space="preserve">Compared to the no policy cases, NEVP incentives with accelerated localization can reduce transport sector CO2 emissions by 3-4% per year under slow advancement and 6-7% per year under rapid advancement. Transport electrification also has a slight net negative effect on total CO2 emissions, though it causes electricity sector emissions to increase. </w:t>
      </w:r>
      <w:r w:rsidR="001B4CB4">
        <w:t>Power sector emissions are sensitive to the fuel mix, which was adjusted to better reflect Pakistan’s generation projections from the IGCEP</w:t>
      </w:r>
      <w:r w:rsidR="009B4D33">
        <w:t xml:space="preserve"> (see appendix A.2). Because of this, coal-fired generation increases significantly over time, limiting the effectiveness of EV policies in cutting CO2 emissions. </w:t>
      </w:r>
    </w:p>
    <w:p w14:paraId="4C6C8C4C" w14:textId="0E64FEA6" w:rsidR="003A6930" w:rsidRDefault="009B4D33" w:rsidP="003A6930">
      <w:r w:rsidRPr="009B4D33">
        <w:rPr>
          <w:highlight w:val="yellow"/>
        </w:rPr>
        <w:t>Run low-carbon fuel mix scenario?</w:t>
      </w:r>
    </w:p>
    <w:p w14:paraId="18C8ECB6" w14:textId="1D4C3223" w:rsidR="00083686" w:rsidRPr="00083686" w:rsidRDefault="00FA30A4" w:rsidP="00083686">
      <w:r>
        <w:t xml:space="preserve">Transport electrification can also reduce air pollutant emissions, a major problem in Pakistan </w:t>
      </w:r>
      <w:r w:rsidR="00203DB4">
        <w:fldChar w:fldCharType="begin"/>
      </w:r>
      <w:r w:rsidR="00203DB4">
        <w:instrText xml:space="preserve"> ADDIN ZOTERO_ITEM CSL_CITATION {"citationID":"NsgYcInn","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203DB4">
        <w:fldChar w:fldCharType="separate"/>
      </w:r>
      <w:r w:rsidR="00203DB4" w:rsidRPr="00203DB4">
        <w:rPr>
          <w:rFonts w:ascii="Calibri" w:hAnsi="Calibri" w:cs="Calibri"/>
        </w:rPr>
        <w:t>(Ilyas 2007)</w:t>
      </w:r>
      <w:r w:rsidR="00203DB4">
        <w:fldChar w:fldCharType="end"/>
      </w:r>
      <w:r w:rsidR="00203DB4">
        <w:t xml:space="preserve"> and policy goal of the NEVP</w:t>
      </w:r>
      <w:r>
        <w:t xml:space="preserve">. EV adoption reduces emissions of all non-CO2 greenhouse gases and air pollutants modeled in GCAM, with the highest impact on BC, CO, NMVOC, NOx, </w:t>
      </w:r>
      <w:r w:rsidR="00F740AD">
        <w:t>and OC, as a significant share of these emissions are from the transport secto</w:t>
      </w:r>
      <w:r w:rsidR="000D5EDE">
        <w:t xml:space="preserve">r. </w:t>
      </w:r>
      <w:r w:rsidR="00083686">
        <w:t>R</w:t>
      </w:r>
      <w:r w:rsidR="00FF5A69">
        <w:t>apid advancement with no policy reduces particulate matter emissions (approximated by</w:t>
      </w:r>
      <w:r w:rsidR="005C6420">
        <w:t xml:space="preserve"> summing</w:t>
      </w:r>
      <w:r w:rsidR="00FF5A69">
        <w:t xml:space="preserve"> BC </w:t>
      </w:r>
      <w:r w:rsidR="005C6420">
        <w:t>and</w:t>
      </w:r>
      <w:r w:rsidR="00FF5A69">
        <w:t xml:space="preserve"> OC) by about 10% per year by 2050 compared to slow advancement with no policy, while NEVP incentives plus accelerated localization reduce PM emissions by an additional 1% (slow advancement) to 5% (rapid advancement) annually by 2050.</w:t>
      </w:r>
      <w:r w:rsidR="00083686" w:rsidRPr="00083686">
        <w:rPr>
          <w:rFonts w:ascii="Arial" w:eastAsia="Arial" w:hAnsi="Arial" w:cs="Arial"/>
          <w:color w:val="000000"/>
          <w:sz w:val="28"/>
          <w:szCs w:val="28"/>
        </w:rPr>
        <w:t xml:space="preserve"> </w:t>
      </w:r>
      <w:r w:rsidR="00083686" w:rsidRPr="00083686">
        <w:t>Heavy duty vehicles</w:t>
      </w:r>
      <w:r w:rsidR="00083686">
        <w:t xml:space="preserve"> have higher PM emissions factors </w:t>
      </w:r>
      <w:r w:rsidR="00083686" w:rsidRPr="00083686">
        <w:t>than light duty vehicles, so there</w:t>
      </w:r>
      <w:r w:rsidR="00083686">
        <w:t xml:space="preserve"> are</w:t>
      </w:r>
      <w:r w:rsidR="00083686" w:rsidRPr="00083686">
        <w:t xml:space="preserve"> larger </w:t>
      </w:r>
      <w:r w:rsidR="00083686">
        <w:t>emissions reductions</w:t>
      </w:r>
      <w:r w:rsidR="00083686" w:rsidRPr="00083686">
        <w:t xml:space="preserve"> under scenarios with significant electric truck adoption.</w:t>
      </w:r>
      <w:r w:rsidR="00083686">
        <w:rPr>
          <w:rStyle w:val="FootnoteReference"/>
        </w:rPr>
        <w:footnoteReference w:id="6"/>
      </w:r>
    </w:p>
    <w:p w14:paraId="55012FAC" w14:textId="6BF6400C" w:rsidR="0054368A" w:rsidRPr="000F478A" w:rsidRDefault="0054368A" w:rsidP="000F478A"/>
    <w:p w14:paraId="5B0DF92F" w14:textId="1CE2E0CE" w:rsidR="003F5E37" w:rsidRPr="003F5E37" w:rsidRDefault="003F5E37" w:rsidP="00996FD4">
      <w:pPr>
        <w:pStyle w:val="Heading1"/>
        <w:numPr>
          <w:ilvl w:val="1"/>
          <w:numId w:val="20"/>
        </w:numPr>
      </w:pPr>
      <w:bookmarkStart w:id="17" w:name="_Toc36643841"/>
      <w:r>
        <w:lastRenderedPageBreak/>
        <w:t>PLEXOS Results – power demand, infrastructure needs</w:t>
      </w:r>
      <w:bookmarkEnd w:id="17"/>
    </w:p>
    <w:p w14:paraId="1DF0120C" w14:textId="2DC596DA" w:rsidR="003F5E37" w:rsidRDefault="003F5E37" w:rsidP="00996FD4">
      <w:pPr>
        <w:pStyle w:val="Heading1"/>
        <w:numPr>
          <w:ilvl w:val="1"/>
          <w:numId w:val="20"/>
        </w:numPr>
      </w:pPr>
      <w:bookmarkStart w:id="18" w:name="_Toc36643842"/>
      <w:r>
        <w:t>SEP Model Results – fuel needs by type, fuel costs</w:t>
      </w:r>
      <w:bookmarkEnd w:id="18"/>
    </w:p>
    <w:p w14:paraId="224CA31E" w14:textId="77777777" w:rsidR="003F5E37" w:rsidRPr="003F5E37" w:rsidRDefault="003F5E37" w:rsidP="003F5E37"/>
    <w:p w14:paraId="4D821AD2" w14:textId="356710C6" w:rsidR="008E1077" w:rsidRDefault="008E1077" w:rsidP="00996FD4">
      <w:pPr>
        <w:pStyle w:val="Heading1"/>
        <w:numPr>
          <w:ilvl w:val="0"/>
          <w:numId w:val="20"/>
        </w:numPr>
      </w:pPr>
      <w:bookmarkStart w:id="19" w:name="_Toc36643843"/>
      <w:r>
        <w:t>Discussion</w:t>
      </w:r>
      <w:r w:rsidR="00EF6C96">
        <w:t xml:space="preserve"> &amp; Conclusions</w:t>
      </w:r>
      <w:bookmarkEnd w:id="19"/>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401B632E" w:rsidR="00F37E41" w:rsidRDefault="008E1077" w:rsidP="0051151C">
      <w:pPr>
        <w:pStyle w:val="ListParagraph"/>
        <w:numPr>
          <w:ilvl w:val="0"/>
          <w:numId w:val="5"/>
        </w:numPr>
      </w:pPr>
      <w:r>
        <w:t>Local policies versus external forces</w:t>
      </w:r>
    </w:p>
    <w:p w14:paraId="75B8C236" w14:textId="4CA88E8F" w:rsidR="00832F8F" w:rsidRDefault="00832F8F" w:rsidP="00832F8F">
      <w:pPr>
        <w:pStyle w:val="ListParagraph"/>
        <w:numPr>
          <w:ilvl w:val="1"/>
          <w:numId w:val="5"/>
        </w:numPr>
      </w:pPr>
      <w:r>
        <w:t>Discuss this point from Travis: “</w:t>
      </w:r>
      <w:r w:rsidRPr="00832F8F">
        <w:t>This is a key part of the story. The NEVP is artificially manipulating EV costs and the sensitivity to technology cost convergence is clear. It is entirely possibly that ICEV-comparable EVs become so cheap that the NEVP isn’t even needed. One could argue that maybe this is justified, particularly given the carbon-heavy generation mix and lots of other things for GoP to fund.</w:t>
      </w:r>
      <w:r>
        <w:t>”</w:t>
      </w:r>
    </w:p>
    <w:p w14:paraId="51E87CB0" w14:textId="2CB550C7" w:rsidR="004B6C44" w:rsidRDefault="004B6C44" w:rsidP="004B6C44">
      <w:pPr>
        <w:pStyle w:val="Heading1"/>
        <w:numPr>
          <w:ilvl w:val="0"/>
          <w:numId w:val="0"/>
        </w:numPr>
        <w:ind w:left="432" w:hanging="432"/>
      </w:pPr>
      <w:bookmarkStart w:id="20" w:name="_Toc36643844"/>
      <w:r>
        <w:t>References</w:t>
      </w:r>
      <w:bookmarkEnd w:id="20"/>
    </w:p>
    <w:p w14:paraId="26ACC78D" w14:textId="77777777" w:rsidR="00324B12" w:rsidRPr="00324B12" w:rsidRDefault="00300937" w:rsidP="00324B12">
      <w:pPr>
        <w:pStyle w:val="Bibliography"/>
        <w:rPr>
          <w:rFonts w:ascii="Calibri" w:hAnsi="Calibri" w:cs="Calibri"/>
        </w:rPr>
      </w:pPr>
      <w:r w:rsidRPr="008B3B9D">
        <w:rPr>
          <w:rFonts w:ascii="Calibri" w:hAnsi="Calibri" w:cs="Calibri"/>
        </w:rPr>
        <w:fldChar w:fldCharType="begin"/>
      </w:r>
      <w:r w:rsidR="006F5CFF">
        <w:rPr>
          <w:rFonts w:ascii="Calibri" w:hAnsi="Calibri" w:cs="Calibri"/>
        </w:rPr>
        <w:instrText xml:space="preserve"> ADDIN ZOTERO_BIBL {"uncited":[],"omitted":[],"custom":[]} CSL_BIBLIOGRAPHY </w:instrText>
      </w:r>
      <w:r w:rsidRPr="008B3B9D">
        <w:rPr>
          <w:rFonts w:ascii="Calibri" w:hAnsi="Calibri" w:cs="Calibri"/>
        </w:rPr>
        <w:fldChar w:fldCharType="separate"/>
      </w:r>
      <w:r w:rsidR="00324B12" w:rsidRPr="00324B12">
        <w:rPr>
          <w:rFonts w:ascii="Calibri" w:hAnsi="Calibri" w:cs="Calibri"/>
        </w:rPr>
        <w:t>“Battery Pack Prices Fall As Market Ramps Up With Market Average At $156/KWh In 2019.” 2019. BloombergNEF. December 3, 2019. https://about.bnef.com/blog/battery-pack-prices-fall-as-market-ramps-up-with-market-average-at-156-kwh-in-2019/.</w:t>
      </w:r>
    </w:p>
    <w:p w14:paraId="4D7030EE" w14:textId="77777777" w:rsidR="00324B12" w:rsidRPr="00324B12" w:rsidRDefault="00324B12" w:rsidP="00324B12">
      <w:pPr>
        <w:pStyle w:val="Bibliography"/>
        <w:rPr>
          <w:rFonts w:ascii="Calibri" w:hAnsi="Calibri" w:cs="Calibri"/>
        </w:rPr>
      </w:pPr>
      <w:r w:rsidRPr="00324B12">
        <w:rPr>
          <w:rFonts w:ascii="Calibri" w:hAnsi="Calibri" w:cs="Calibri"/>
        </w:rPr>
        <w:t xml:space="preserve">Berckmans, Gert, Maarten Messagie, Jelle Smekens, Noshin Omar, Lieselot Vanhaverbeke, and Joeri Van Mierlo. 2017. “Cost Projection of State of the Art Lithium-Ion Batteries for Electric Vehicles Up to 2030.” </w:t>
      </w:r>
      <w:r w:rsidRPr="00324B12">
        <w:rPr>
          <w:rFonts w:ascii="Calibri" w:hAnsi="Calibri" w:cs="Calibri"/>
          <w:i/>
          <w:iCs/>
        </w:rPr>
        <w:t>Energies</w:t>
      </w:r>
      <w:r w:rsidRPr="00324B12">
        <w:rPr>
          <w:rFonts w:ascii="Calibri" w:hAnsi="Calibri" w:cs="Calibri"/>
        </w:rPr>
        <w:t xml:space="preserve"> 10 (9): 1314. https://doi.org/10.3390/en10091314.</w:t>
      </w:r>
    </w:p>
    <w:p w14:paraId="641209F4" w14:textId="77777777" w:rsidR="00324B12" w:rsidRPr="00324B12" w:rsidRDefault="00324B12" w:rsidP="00324B12">
      <w:pPr>
        <w:pStyle w:val="Bibliography"/>
        <w:rPr>
          <w:rFonts w:ascii="Calibri" w:hAnsi="Calibri" w:cs="Calibri"/>
        </w:rPr>
      </w:pPr>
      <w:r w:rsidRPr="00324B12">
        <w:rPr>
          <w:rFonts w:ascii="Calibri" w:hAnsi="Calibri" w:cs="Calibri"/>
        </w:rPr>
        <w:t xml:space="preserve">“BYD K9.” 2020. In </w:t>
      </w:r>
      <w:r w:rsidRPr="00324B12">
        <w:rPr>
          <w:rFonts w:ascii="Calibri" w:hAnsi="Calibri" w:cs="Calibri"/>
          <w:i/>
          <w:iCs/>
        </w:rPr>
        <w:t>Wikipedia</w:t>
      </w:r>
      <w:r w:rsidRPr="00324B12">
        <w:rPr>
          <w:rFonts w:ascii="Calibri" w:hAnsi="Calibri" w:cs="Calibri"/>
        </w:rPr>
        <w:t>. https://en.wikipedia.org/w/index.php?title=BYD_K9&amp;oldid=941473263.</w:t>
      </w:r>
    </w:p>
    <w:p w14:paraId="2314BA45" w14:textId="77777777" w:rsidR="00324B12" w:rsidRPr="00324B12" w:rsidRDefault="00324B12" w:rsidP="00324B12">
      <w:pPr>
        <w:pStyle w:val="Bibliography"/>
        <w:rPr>
          <w:rFonts w:ascii="Calibri" w:hAnsi="Calibri" w:cs="Calibri"/>
        </w:rPr>
      </w:pPr>
      <w:r w:rsidRPr="00324B12">
        <w:rPr>
          <w:rFonts w:ascii="Calibri" w:hAnsi="Calibri" w:cs="Calibri"/>
        </w:rPr>
        <w:t>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Lab.(PNNL), Richland, WA (United States).</w:t>
      </w:r>
    </w:p>
    <w:p w14:paraId="6D3AC0BB" w14:textId="77777777" w:rsidR="00324B12" w:rsidRPr="00324B12" w:rsidRDefault="00324B12" w:rsidP="00324B12">
      <w:pPr>
        <w:pStyle w:val="Bibliography"/>
        <w:rPr>
          <w:rFonts w:ascii="Calibri" w:hAnsi="Calibri" w:cs="Calibri"/>
        </w:rPr>
      </w:pPr>
      <w:r w:rsidRPr="00324B12">
        <w:rPr>
          <w:rFonts w:ascii="Calibri" w:hAnsi="Calibri" w:cs="Calibri"/>
        </w:rPr>
        <w:t xml:space="preserve">Dargay, Joyce, Dermot Gately, and Martin Sommer. 2007. “Vehicle Ownership and Income Growth, Worldwide: 1960-2030.” </w:t>
      </w:r>
      <w:r w:rsidRPr="00324B12">
        <w:rPr>
          <w:rFonts w:ascii="Calibri" w:hAnsi="Calibri" w:cs="Calibri"/>
          <w:i/>
          <w:iCs/>
        </w:rPr>
        <w:t>The Energy Journal</w:t>
      </w:r>
      <w:r w:rsidRPr="00324B12">
        <w:rPr>
          <w:rFonts w:ascii="Calibri" w:hAnsi="Calibri" w:cs="Calibri"/>
        </w:rPr>
        <w:t xml:space="preserve"> 28 (4). https://doi.org/10.5547/ISSN0195-6574-EJ-Vol28-No4-7.</w:t>
      </w:r>
    </w:p>
    <w:p w14:paraId="0200B3B5" w14:textId="77777777" w:rsidR="00324B12" w:rsidRPr="00324B12" w:rsidRDefault="00324B12" w:rsidP="00324B12">
      <w:pPr>
        <w:pStyle w:val="Bibliography"/>
        <w:rPr>
          <w:rFonts w:ascii="Calibri" w:hAnsi="Calibri" w:cs="Calibri"/>
        </w:rPr>
      </w:pPr>
      <w:r w:rsidRPr="00324B12">
        <w:rPr>
          <w:rFonts w:ascii="Calibri" w:hAnsi="Calibri" w:cs="Calibri"/>
        </w:rPr>
        <w:t xml:space="preserve">Edelenbosch, O. Y., D. L. McCollum, D. P. van Vuuren, C. Bertram, S. Carrara, H. Daly, S. Fujimori, et al. 2017. “Decomposing Passenger Transport Futures: Comparing Results of Global Integrated Assessment Models.” </w:t>
      </w:r>
      <w:r w:rsidRPr="00324B12">
        <w:rPr>
          <w:rFonts w:ascii="Calibri" w:hAnsi="Calibri" w:cs="Calibri"/>
          <w:i/>
          <w:iCs/>
        </w:rPr>
        <w:t>Transportation Research Part D: Transport and Environment</w:t>
      </w:r>
      <w:r w:rsidRPr="00324B12">
        <w:rPr>
          <w:rFonts w:ascii="Calibri" w:hAnsi="Calibri" w:cs="Calibri"/>
        </w:rPr>
        <w:t xml:space="preserve"> 55 (August): 281–93. https://doi.org/10.1016/j.trd.2016.07.003.</w:t>
      </w:r>
    </w:p>
    <w:p w14:paraId="6FFADE46" w14:textId="77777777" w:rsidR="00324B12" w:rsidRPr="00324B12" w:rsidRDefault="00324B12" w:rsidP="00324B12">
      <w:pPr>
        <w:pStyle w:val="Bibliography"/>
        <w:rPr>
          <w:rFonts w:ascii="Calibri" w:hAnsi="Calibri" w:cs="Calibri"/>
        </w:rPr>
      </w:pPr>
      <w:r w:rsidRPr="00324B12">
        <w:rPr>
          <w:rFonts w:ascii="Calibri" w:hAnsi="Calibri" w:cs="Calibri"/>
        </w:rPr>
        <w:lastRenderedPageBreak/>
        <w:t xml:space="preserve">Egnér, Filippa, and Lina Trosvik. 2018. “Electric Vehicle Adoption in Sweden and the Impact of Local Policy Instruments.” </w:t>
      </w:r>
      <w:r w:rsidRPr="00324B12">
        <w:rPr>
          <w:rFonts w:ascii="Calibri" w:hAnsi="Calibri" w:cs="Calibri"/>
          <w:i/>
          <w:iCs/>
        </w:rPr>
        <w:t>Energy Policy</w:t>
      </w:r>
      <w:r w:rsidRPr="00324B12">
        <w:rPr>
          <w:rFonts w:ascii="Calibri" w:hAnsi="Calibri" w:cs="Calibri"/>
        </w:rPr>
        <w:t xml:space="preserve"> 121 (October): 584–96. https://doi.org/10.1016/j.enpol.2018.06.040.</w:t>
      </w:r>
    </w:p>
    <w:p w14:paraId="062E1421" w14:textId="77777777" w:rsidR="00324B12" w:rsidRPr="00324B12" w:rsidRDefault="00324B12" w:rsidP="00324B12">
      <w:pPr>
        <w:pStyle w:val="Bibliography"/>
        <w:rPr>
          <w:rFonts w:ascii="Calibri" w:hAnsi="Calibri" w:cs="Calibri"/>
        </w:rPr>
      </w:pPr>
      <w:r w:rsidRPr="00324B12">
        <w:rPr>
          <w:rFonts w:ascii="Calibri" w:hAnsi="Calibri" w:cs="Calibri"/>
        </w:rPr>
        <w:t xml:space="preserve">Ellingsen, Linda Ager-Wick, Bhawna Singh, and Anders Hammer Strømman. 2016. “The Size and Range Effect: Lifecycle Greenhouse Gas Emissions of Electric Vehicles.” </w:t>
      </w:r>
      <w:r w:rsidRPr="00324B12">
        <w:rPr>
          <w:rFonts w:ascii="Calibri" w:hAnsi="Calibri" w:cs="Calibri"/>
          <w:i/>
          <w:iCs/>
        </w:rPr>
        <w:t>Environmental Research Letters</w:t>
      </w:r>
      <w:r w:rsidRPr="00324B12">
        <w:rPr>
          <w:rFonts w:ascii="Calibri" w:hAnsi="Calibri" w:cs="Calibri"/>
        </w:rPr>
        <w:t xml:space="preserve"> 11 (5): 054010. https://doi.org/10.1088/1748-9326/11/5/054010.</w:t>
      </w:r>
    </w:p>
    <w:p w14:paraId="30C6E15F" w14:textId="77777777" w:rsidR="00324B12" w:rsidRPr="00324B12" w:rsidRDefault="00324B12" w:rsidP="00324B12">
      <w:pPr>
        <w:pStyle w:val="Bibliography"/>
        <w:rPr>
          <w:rFonts w:ascii="Calibri" w:hAnsi="Calibri" w:cs="Calibri"/>
        </w:rPr>
      </w:pPr>
      <w:r w:rsidRPr="00324B12">
        <w:rPr>
          <w:rFonts w:ascii="Calibri" w:hAnsi="Calibri" w:cs="Calibri"/>
        </w:rPr>
        <w:t xml:space="preserve">Gallagher, Kelly Sims, and Erich Muehlegger. 2011. “Giving Green to Get Green? Incentives and Consumer Adoption of Hybrid Vehicle Technology.” </w:t>
      </w:r>
      <w:r w:rsidRPr="00324B12">
        <w:rPr>
          <w:rFonts w:ascii="Calibri" w:hAnsi="Calibri" w:cs="Calibri"/>
          <w:i/>
          <w:iCs/>
        </w:rPr>
        <w:t>Journal of Environmental Economics and Management</w:t>
      </w:r>
      <w:r w:rsidRPr="00324B12">
        <w:rPr>
          <w:rFonts w:ascii="Calibri" w:hAnsi="Calibri" w:cs="Calibri"/>
        </w:rPr>
        <w:t xml:space="preserve"> 61 (1): 1–15. https://doi.org/10.1016/j.jeem.2010.05.004.</w:t>
      </w:r>
    </w:p>
    <w:p w14:paraId="58C0D9DE" w14:textId="77777777" w:rsidR="00324B12" w:rsidRPr="00324B12" w:rsidRDefault="00324B12" w:rsidP="00324B12">
      <w:pPr>
        <w:pStyle w:val="Bibliography"/>
        <w:rPr>
          <w:rFonts w:ascii="Calibri" w:hAnsi="Calibri" w:cs="Calibri"/>
        </w:rPr>
      </w:pPr>
      <w:r w:rsidRPr="00324B12">
        <w:rPr>
          <w:rFonts w:ascii="Calibri" w:hAnsi="Calibri" w:cs="Calibri"/>
        </w:rPr>
        <w:t xml:space="preserve">González Palencia, Juan C., Takaaki Furubayashi, and Toshihiko Nakata. 2014. “Techno-Economic Assessment of Lightweight and Zero Emission Vehicles Deployment in the Passenger Car Fleet of Developing Countries.” </w:t>
      </w:r>
      <w:r w:rsidRPr="00324B12">
        <w:rPr>
          <w:rFonts w:ascii="Calibri" w:hAnsi="Calibri" w:cs="Calibri"/>
          <w:i/>
          <w:iCs/>
        </w:rPr>
        <w:t>Applied Energy</w:t>
      </w:r>
      <w:r w:rsidRPr="00324B12">
        <w:rPr>
          <w:rFonts w:ascii="Calibri" w:hAnsi="Calibri" w:cs="Calibri"/>
        </w:rPr>
        <w:t xml:space="preserve"> 123 (June): 129–42. https://doi.org/10.1016/j.apenergy.2014.02.059.</w:t>
      </w:r>
    </w:p>
    <w:p w14:paraId="79730A1D" w14:textId="77777777" w:rsidR="00324B12" w:rsidRPr="00324B12" w:rsidRDefault="00324B12" w:rsidP="00324B12">
      <w:pPr>
        <w:pStyle w:val="Bibliography"/>
        <w:rPr>
          <w:rFonts w:ascii="Calibri" w:hAnsi="Calibri" w:cs="Calibri"/>
        </w:rPr>
      </w:pPr>
      <w:r w:rsidRPr="00324B12">
        <w:rPr>
          <w:rFonts w:ascii="Calibri" w:hAnsi="Calibri" w:cs="Calibri"/>
        </w:rPr>
        <w:t xml:space="preserve">Hao, Han, Hewu Wang, and Minggao Ouyang. 2011. “Fuel Conservation and GHG (Greenhouse Gas) Emissions Mitigation Scenarios for China’s Passenger Vehicle Fleet.” </w:t>
      </w:r>
      <w:r w:rsidRPr="00324B12">
        <w:rPr>
          <w:rFonts w:ascii="Calibri" w:hAnsi="Calibri" w:cs="Calibri"/>
          <w:i/>
          <w:iCs/>
        </w:rPr>
        <w:t>Energy</w:t>
      </w:r>
      <w:r w:rsidRPr="00324B12">
        <w:rPr>
          <w:rFonts w:ascii="Calibri" w:hAnsi="Calibri" w:cs="Calibri"/>
        </w:rPr>
        <w:t xml:space="preserve"> 36 (11): 6520–28. https://doi.org/10.1016/j.energy.2011.09.014.</w:t>
      </w:r>
    </w:p>
    <w:p w14:paraId="4D57ED06" w14:textId="77777777" w:rsidR="00324B12" w:rsidRPr="00324B12" w:rsidRDefault="00324B12" w:rsidP="00324B12">
      <w:pPr>
        <w:pStyle w:val="Bibliography"/>
        <w:rPr>
          <w:rFonts w:ascii="Calibri" w:hAnsi="Calibri" w:cs="Calibri"/>
        </w:rPr>
      </w:pPr>
      <w:r w:rsidRPr="00324B12">
        <w:rPr>
          <w:rFonts w:ascii="Calibri" w:hAnsi="Calibri" w:cs="Calibri"/>
        </w:rPr>
        <w:t xml:space="preserve">Hawkins, Troy R., Bhawna Singh, Guillaume Majeau‐Bettez, and Anders Hammer Strømman. 2013. “Comparative Environmental Life Cycle Assessment of Conventional and Electric Vehicles.” </w:t>
      </w:r>
      <w:r w:rsidRPr="00324B12">
        <w:rPr>
          <w:rFonts w:ascii="Calibri" w:hAnsi="Calibri" w:cs="Calibri"/>
          <w:i/>
          <w:iCs/>
        </w:rPr>
        <w:t>Journal of Industrial Ecology</w:t>
      </w:r>
      <w:r w:rsidRPr="00324B12">
        <w:rPr>
          <w:rFonts w:ascii="Calibri" w:hAnsi="Calibri" w:cs="Calibri"/>
        </w:rPr>
        <w:t xml:space="preserve"> 17 (1): 53–64. https://doi.org/10.1111/j.1530-9290.2012.00532.x.</w:t>
      </w:r>
    </w:p>
    <w:p w14:paraId="412CEE00" w14:textId="77777777" w:rsidR="00324B12" w:rsidRPr="00324B12" w:rsidRDefault="00324B12" w:rsidP="00324B12">
      <w:pPr>
        <w:pStyle w:val="Bibliography"/>
        <w:rPr>
          <w:rFonts w:ascii="Calibri" w:hAnsi="Calibri" w:cs="Calibri"/>
        </w:rPr>
      </w:pPr>
      <w:r w:rsidRPr="00324B12">
        <w:rPr>
          <w:rFonts w:ascii="Calibri" w:hAnsi="Calibri" w:cs="Calibri"/>
        </w:rPr>
        <w:t>Holland, Maximilian. 2018. “$100/KWh Tesla Battery Cells This Year, $100/KWh Tesla Battery Packs In 2020.” CleanTechnica. June 9, 2018. https://cleantechnica.com/2018/06/09/100-kwh-tesla-battery-cells-this-year-100-kwh-tesla-battery-packs-in-2020/.</w:t>
      </w:r>
    </w:p>
    <w:p w14:paraId="73B34246" w14:textId="77777777" w:rsidR="00324B12" w:rsidRPr="00324B12" w:rsidRDefault="00324B12" w:rsidP="00324B12">
      <w:pPr>
        <w:pStyle w:val="Bibliography"/>
        <w:rPr>
          <w:rFonts w:ascii="Calibri" w:hAnsi="Calibri" w:cs="Calibri"/>
        </w:rPr>
      </w:pPr>
      <w:r w:rsidRPr="00324B12">
        <w:rPr>
          <w:rFonts w:ascii="Calibri" w:hAnsi="Calibri" w:cs="Calibri"/>
        </w:rPr>
        <w:t xml:space="preserve">Hu, Junjie, Hugo Morais, Tiago Sousa, and Morten Lind. 2016. “Electric Vehicle Fleet Management in Smart Grids: A Review of Services, Optimization and Control Aspects.” </w:t>
      </w:r>
      <w:r w:rsidRPr="00324B12">
        <w:rPr>
          <w:rFonts w:ascii="Calibri" w:hAnsi="Calibri" w:cs="Calibri"/>
          <w:i/>
          <w:iCs/>
        </w:rPr>
        <w:t>Renewable and Sustainable Energy Reviews</w:t>
      </w:r>
      <w:r w:rsidRPr="00324B12">
        <w:rPr>
          <w:rFonts w:ascii="Calibri" w:hAnsi="Calibri" w:cs="Calibri"/>
        </w:rPr>
        <w:t xml:space="preserve"> 56 (April): 1207–26. https://doi.org/10.1016/j.rser.2015.12.014.</w:t>
      </w:r>
    </w:p>
    <w:p w14:paraId="3F027430" w14:textId="77777777" w:rsidR="00324B12" w:rsidRPr="00324B12" w:rsidRDefault="00324B12" w:rsidP="00324B12">
      <w:pPr>
        <w:pStyle w:val="Bibliography"/>
        <w:rPr>
          <w:rFonts w:ascii="Calibri" w:hAnsi="Calibri" w:cs="Calibri"/>
        </w:rPr>
      </w:pPr>
      <w:r w:rsidRPr="00324B12">
        <w:rPr>
          <w:rFonts w:ascii="Calibri" w:hAnsi="Calibri" w:cs="Calibri"/>
        </w:rPr>
        <w:t xml:space="preserve">Ilyas, S. Z. 2007. “A Review of Transport and Urban Air Pollution in Pakistan.” </w:t>
      </w:r>
      <w:r w:rsidRPr="00324B12">
        <w:rPr>
          <w:rFonts w:ascii="Calibri" w:hAnsi="Calibri" w:cs="Calibri"/>
          <w:i/>
          <w:iCs/>
        </w:rPr>
        <w:t>Journal of Applied Sciences and Environmental Management</w:t>
      </w:r>
      <w:r w:rsidRPr="00324B12">
        <w:rPr>
          <w:rFonts w:ascii="Calibri" w:hAnsi="Calibri" w:cs="Calibri"/>
        </w:rPr>
        <w:t xml:space="preserve"> 11 (2). https://doi.org/10.4314/jasem.v11i2.55004.</w:t>
      </w:r>
    </w:p>
    <w:p w14:paraId="5C30198C" w14:textId="77777777" w:rsidR="00324B12" w:rsidRPr="00324B12" w:rsidRDefault="00324B12" w:rsidP="00324B12">
      <w:pPr>
        <w:pStyle w:val="Bibliography"/>
        <w:rPr>
          <w:rFonts w:ascii="Calibri" w:hAnsi="Calibri" w:cs="Calibri"/>
        </w:rPr>
      </w:pPr>
      <w:r w:rsidRPr="00324B12">
        <w:rPr>
          <w:rFonts w:ascii="Calibri" w:hAnsi="Calibri" w:cs="Calibri"/>
        </w:rPr>
        <w:t>Jadun, Paige, Colin McMillan, Daniel Steinberg, Matteo Muratori, Laura Vimmerstedt, and Trieu Mai. 2017. “Electrification Futures Study: End-Use Electric Technology Cost and Performance Projections through 2050,” 108.</w:t>
      </w:r>
    </w:p>
    <w:p w14:paraId="3C50EDF8" w14:textId="77777777" w:rsidR="00324B12" w:rsidRPr="00324B12" w:rsidRDefault="00324B12" w:rsidP="00324B12">
      <w:pPr>
        <w:pStyle w:val="Bibliography"/>
        <w:rPr>
          <w:rFonts w:ascii="Calibri" w:hAnsi="Calibri" w:cs="Calibri"/>
        </w:rPr>
      </w:pPr>
      <w:r w:rsidRPr="00324B12">
        <w:rPr>
          <w:rFonts w:ascii="Calibri" w:hAnsi="Calibri" w:cs="Calibri"/>
        </w:rPr>
        <w:t xml:space="preserve">Kittner, Noah, Felix Lill, and Daniel M. Kammen. 2017. “Energy Storage Deployment and Innovation for the Clean Energy Transition.” </w:t>
      </w:r>
      <w:r w:rsidRPr="00324B12">
        <w:rPr>
          <w:rFonts w:ascii="Calibri" w:hAnsi="Calibri" w:cs="Calibri"/>
          <w:i/>
          <w:iCs/>
        </w:rPr>
        <w:t>Nature Energy</w:t>
      </w:r>
      <w:r w:rsidRPr="00324B12">
        <w:rPr>
          <w:rFonts w:ascii="Calibri" w:hAnsi="Calibri" w:cs="Calibri"/>
        </w:rPr>
        <w:t xml:space="preserve"> 2 (9): 1–6. https://doi.org/10.1038/nenergy.2017.125.</w:t>
      </w:r>
    </w:p>
    <w:p w14:paraId="07C62255" w14:textId="77777777" w:rsidR="00324B12" w:rsidRPr="00324B12" w:rsidRDefault="00324B12" w:rsidP="00324B12">
      <w:pPr>
        <w:pStyle w:val="Bibliography"/>
        <w:rPr>
          <w:rFonts w:ascii="Calibri" w:hAnsi="Calibri" w:cs="Calibri"/>
        </w:rPr>
      </w:pPr>
      <w:r w:rsidRPr="00324B12">
        <w:rPr>
          <w:rFonts w:ascii="Calibri" w:hAnsi="Calibri" w:cs="Calibri"/>
        </w:rPr>
        <w:t xml:space="preserve">Kyle, Page, and Son H. Kim. 2011. “Long-Term Implications of Alternative Light-Duty Vehicle Technologies for Global Greenhouse Gas Emissions and Primary Energy Demands.” </w:t>
      </w:r>
      <w:r w:rsidRPr="00324B12">
        <w:rPr>
          <w:rFonts w:ascii="Calibri" w:hAnsi="Calibri" w:cs="Calibri"/>
          <w:i/>
          <w:iCs/>
        </w:rPr>
        <w:t>Energy Policy</w:t>
      </w:r>
      <w:r w:rsidRPr="00324B12">
        <w:rPr>
          <w:rFonts w:ascii="Calibri" w:hAnsi="Calibri" w:cs="Calibri"/>
        </w:rPr>
        <w:t xml:space="preserve"> 39 (5): 3012–24. https://doi.org/10.1016/j.enpol.2011.03.016.</w:t>
      </w:r>
    </w:p>
    <w:p w14:paraId="571FC52F" w14:textId="77777777" w:rsidR="00324B12" w:rsidRPr="00324B12" w:rsidRDefault="00324B12" w:rsidP="00324B12">
      <w:pPr>
        <w:pStyle w:val="Bibliography"/>
        <w:rPr>
          <w:rFonts w:ascii="Calibri" w:hAnsi="Calibri" w:cs="Calibri"/>
        </w:rPr>
      </w:pPr>
      <w:r w:rsidRPr="00324B12">
        <w:rPr>
          <w:rFonts w:ascii="Calibri" w:hAnsi="Calibri" w:cs="Calibri"/>
        </w:rPr>
        <w:t xml:space="preserve">Lee, Henry, and Grant Lovellette. 2011. “Will Electric Cars Transform the U.S. Market?” </w:t>
      </w:r>
      <w:r w:rsidRPr="00324B12">
        <w:rPr>
          <w:rFonts w:ascii="Calibri" w:hAnsi="Calibri" w:cs="Calibri"/>
          <w:i/>
          <w:iCs/>
        </w:rPr>
        <w:t>SSRN Electronic Journal</w:t>
      </w:r>
      <w:r w:rsidRPr="00324B12">
        <w:rPr>
          <w:rFonts w:ascii="Calibri" w:hAnsi="Calibri" w:cs="Calibri"/>
        </w:rPr>
        <w:t>. https://doi.org/10.2139/ssrn.1927351.</w:t>
      </w:r>
    </w:p>
    <w:p w14:paraId="78DC7FA7" w14:textId="77777777" w:rsidR="00324B12" w:rsidRPr="00324B12" w:rsidRDefault="00324B12" w:rsidP="00324B12">
      <w:pPr>
        <w:pStyle w:val="Bibliography"/>
        <w:rPr>
          <w:rFonts w:ascii="Calibri" w:hAnsi="Calibri" w:cs="Calibri"/>
        </w:rPr>
      </w:pPr>
      <w:r w:rsidRPr="00324B12">
        <w:rPr>
          <w:rFonts w:ascii="Calibri" w:hAnsi="Calibri" w:cs="Calibri"/>
        </w:rPr>
        <w:t xml:space="preserve">Lévay, Petra Zsuzsa, Yannis Drossinos, and Christian Thiel. 2017. “The Effect of Fiscal Incentives on Market Penetration of Electric Vehicles: A Pairwise Comparison of Total Cost of Ownership.” </w:t>
      </w:r>
      <w:r w:rsidRPr="00324B12">
        <w:rPr>
          <w:rFonts w:ascii="Calibri" w:hAnsi="Calibri" w:cs="Calibri"/>
          <w:i/>
          <w:iCs/>
        </w:rPr>
        <w:t>Energy Policy</w:t>
      </w:r>
      <w:r w:rsidRPr="00324B12">
        <w:rPr>
          <w:rFonts w:ascii="Calibri" w:hAnsi="Calibri" w:cs="Calibri"/>
        </w:rPr>
        <w:t xml:space="preserve"> 105 (June): 524–33. https://doi.org/10.1016/j.enpol.2017.02.054.</w:t>
      </w:r>
    </w:p>
    <w:p w14:paraId="3E1A12DE" w14:textId="77777777" w:rsidR="00324B12" w:rsidRPr="00324B12" w:rsidRDefault="00324B12" w:rsidP="00324B12">
      <w:pPr>
        <w:pStyle w:val="Bibliography"/>
        <w:rPr>
          <w:rFonts w:ascii="Calibri" w:hAnsi="Calibri" w:cs="Calibri"/>
        </w:rPr>
      </w:pPr>
      <w:r w:rsidRPr="00324B12">
        <w:rPr>
          <w:rFonts w:ascii="Calibri" w:hAnsi="Calibri" w:cs="Calibri"/>
        </w:rPr>
        <w:t xml:space="preserve">Lombardi, Lidia, Laura Tribioli, Raffaello Cozzolino, and Gino Bella. 2017. “Comparative Environmental Assessment of Conventional, Electric, Hybrid, and Fuel Cell Powertrains Based on LCA.” </w:t>
      </w:r>
      <w:r w:rsidRPr="00324B12">
        <w:rPr>
          <w:rFonts w:ascii="Calibri" w:hAnsi="Calibri" w:cs="Calibri"/>
          <w:i/>
          <w:iCs/>
        </w:rPr>
        <w:t>The International Journal of Life Cycle Assessment</w:t>
      </w:r>
      <w:r w:rsidRPr="00324B12">
        <w:rPr>
          <w:rFonts w:ascii="Calibri" w:hAnsi="Calibri" w:cs="Calibri"/>
        </w:rPr>
        <w:t xml:space="preserve"> 22 (12): 1989–2006. https://doi.org/10.1007/s11367-017-1294-y.</w:t>
      </w:r>
    </w:p>
    <w:p w14:paraId="0952A964" w14:textId="77777777" w:rsidR="00324B12" w:rsidRPr="00324B12" w:rsidRDefault="00324B12" w:rsidP="00324B12">
      <w:pPr>
        <w:pStyle w:val="Bibliography"/>
        <w:rPr>
          <w:rFonts w:ascii="Calibri" w:hAnsi="Calibri" w:cs="Calibri"/>
        </w:rPr>
      </w:pPr>
      <w:r w:rsidRPr="00324B12">
        <w:rPr>
          <w:rFonts w:ascii="Calibri" w:hAnsi="Calibri" w:cs="Calibri"/>
        </w:rPr>
        <w:lastRenderedPageBreak/>
        <w:t xml:space="preserve">McCollum, David, Volker Krey, Peter Kolp, Yu Nagai, and Keywan Riahi. 2013. “Transport Electrification: A Key Element for Energy System Transformation and Climate Stabilization.” </w:t>
      </w:r>
      <w:r w:rsidRPr="00324B12">
        <w:rPr>
          <w:rFonts w:ascii="Calibri" w:hAnsi="Calibri" w:cs="Calibri"/>
          <w:i/>
          <w:iCs/>
        </w:rPr>
        <w:t>Climatic Change</w:t>
      </w:r>
      <w:r w:rsidRPr="00324B12">
        <w:rPr>
          <w:rFonts w:ascii="Calibri" w:hAnsi="Calibri" w:cs="Calibri"/>
        </w:rPr>
        <w:t xml:space="preserve"> 123 (3–4): 651–64. https://doi.org/10.1007/s10584-013-0969-z.</w:t>
      </w:r>
    </w:p>
    <w:p w14:paraId="43391388" w14:textId="77777777" w:rsidR="00324B12" w:rsidRPr="00324B12" w:rsidRDefault="00324B12" w:rsidP="00324B12">
      <w:pPr>
        <w:pStyle w:val="Bibliography"/>
        <w:rPr>
          <w:rFonts w:ascii="Calibri" w:hAnsi="Calibri" w:cs="Calibri"/>
        </w:rPr>
      </w:pPr>
      <w:r w:rsidRPr="00324B12">
        <w:rPr>
          <w:rFonts w:ascii="Calibri" w:hAnsi="Calibri" w:cs="Calibri"/>
        </w:rPr>
        <w:t xml:space="preserve">Mersky, Avi Chaim, Frances Sprei, Constantine Samaras, and Zhen (Sean) Qian. 2016. “Effectiveness of Incentives on Electric Vehicle Adoption in Norway.” </w:t>
      </w:r>
      <w:r w:rsidRPr="00324B12">
        <w:rPr>
          <w:rFonts w:ascii="Calibri" w:hAnsi="Calibri" w:cs="Calibri"/>
          <w:i/>
          <w:iCs/>
        </w:rPr>
        <w:t>Transportation Research Part D: Transport and Environment</w:t>
      </w:r>
      <w:r w:rsidRPr="00324B12">
        <w:rPr>
          <w:rFonts w:ascii="Calibri" w:hAnsi="Calibri" w:cs="Calibri"/>
        </w:rPr>
        <w:t xml:space="preserve"> 46 (July): 56–68. https://doi.org/10.1016/j.trd.2016.03.011.</w:t>
      </w:r>
    </w:p>
    <w:p w14:paraId="7FAF16B4" w14:textId="77777777" w:rsidR="00324B12" w:rsidRPr="00324B12" w:rsidRDefault="00324B12" w:rsidP="00324B12">
      <w:pPr>
        <w:pStyle w:val="Bibliography"/>
        <w:rPr>
          <w:rFonts w:ascii="Calibri" w:hAnsi="Calibri" w:cs="Calibri"/>
        </w:rPr>
      </w:pPr>
      <w:r w:rsidRPr="00324B12">
        <w:rPr>
          <w:rFonts w:ascii="Calibri" w:hAnsi="Calibri" w:cs="Calibri"/>
        </w:rPr>
        <w:t xml:space="preserve">Mittal, Shivika, Hancheng Dai, Shinichiro Fujimori, Tatsuya Hanaoka, and Runsen Zhang. 2017. “Key Factors Influencing the Global Passenger Transport Dynamics Using the AIM/Transport Model.” </w:t>
      </w:r>
      <w:r w:rsidRPr="00324B12">
        <w:rPr>
          <w:rFonts w:ascii="Calibri" w:hAnsi="Calibri" w:cs="Calibri"/>
          <w:i/>
          <w:iCs/>
        </w:rPr>
        <w:t>Transportation Research Part D: Transport and Environment</w:t>
      </w:r>
      <w:r w:rsidRPr="00324B12">
        <w:rPr>
          <w:rFonts w:ascii="Calibri" w:hAnsi="Calibri" w:cs="Calibri"/>
        </w:rPr>
        <w:t xml:space="preserve"> 55 (August): 373–88. https://doi.org/10.1016/j.trd.2016.10.006.</w:t>
      </w:r>
    </w:p>
    <w:p w14:paraId="7B06F079" w14:textId="77777777" w:rsidR="00324B12" w:rsidRPr="00324B12" w:rsidRDefault="00324B12" w:rsidP="00324B12">
      <w:pPr>
        <w:pStyle w:val="Bibliography"/>
        <w:rPr>
          <w:rFonts w:ascii="Calibri" w:hAnsi="Calibri" w:cs="Calibri"/>
        </w:rPr>
      </w:pPr>
      <w:r w:rsidRPr="00324B12">
        <w:rPr>
          <w:rFonts w:ascii="Calibri" w:hAnsi="Calibri" w:cs="Calibri"/>
        </w:rPr>
        <w:t>Moawad, Ayman, Namdoo Kim, Neeraj Shidore, and Aymeric Rousseau. 2016. “Assessment of Vehicle Sizing, Energy Consumption and Cost Through Large Scale Simulation of Advanced Vehicle Technologies.” ANL/ESD--15/28, 1245199. https://doi.org/10.2172/1245199.</w:t>
      </w:r>
    </w:p>
    <w:p w14:paraId="5444402D" w14:textId="77777777" w:rsidR="00324B12" w:rsidRPr="00324B12" w:rsidRDefault="00324B12" w:rsidP="00324B12">
      <w:pPr>
        <w:pStyle w:val="Bibliography"/>
        <w:rPr>
          <w:rFonts w:ascii="Calibri" w:hAnsi="Calibri" w:cs="Calibri"/>
        </w:rPr>
      </w:pPr>
      <w:r w:rsidRPr="00324B12">
        <w:rPr>
          <w:rFonts w:ascii="Calibri" w:hAnsi="Calibri" w:cs="Calibri"/>
        </w:rPr>
        <w:t xml:space="preserve">Nykvist, Björn, and Måns Nilsson. 2015. “Rapidly Falling Costs of Battery Packs for Electric Vehicles.” </w:t>
      </w:r>
      <w:r w:rsidRPr="00324B12">
        <w:rPr>
          <w:rFonts w:ascii="Calibri" w:hAnsi="Calibri" w:cs="Calibri"/>
          <w:i/>
          <w:iCs/>
        </w:rPr>
        <w:t>Nature Climate Change</w:t>
      </w:r>
      <w:r w:rsidRPr="00324B12">
        <w:rPr>
          <w:rFonts w:ascii="Calibri" w:hAnsi="Calibri" w:cs="Calibri"/>
        </w:rPr>
        <w:t xml:space="preserve"> 5 (4): 329–32. https://doi.org/10.1038/nclimate2564.</w:t>
      </w:r>
    </w:p>
    <w:p w14:paraId="595EDFAE" w14:textId="77777777" w:rsidR="00324B12" w:rsidRPr="00324B12" w:rsidRDefault="00324B12" w:rsidP="00324B12">
      <w:pPr>
        <w:pStyle w:val="Bibliography"/>
        <w:rPr>
          <w:rFonts w:ascii="Calibri" w:hAnsi="Calibri" w:cs="Calibri"/>
        </w:rPr>
      </w:pPr>
      <w:r w:rsidRPr="00324B12">
        <w:rPr>
          <w:rFonts w:ascii="Calibri" w:hAnsi="Calibri" w:cs="Calibri"/>
        </w:rPr>
        <w:t>Ou, Shiqi, Zhenhong Lin, Zhixin Wu, Jihu Zheng, Renzhi Lyu, Steven V. Przesmitzki, and Xin He. 2017. “A Study of China s Explosive Growth in the Plug-in Electric Vehicle Market.” ORNL/TM--2016/750, 1341568. https://doi.org/10.2172/1341568.</w:t>
      </w:r>
    </w:p>
    <w:p w14:paraId="27B7EE2E" w14:textId="77777777" w:rsidR="00324B12" w:rsidRPr="00324B12" w:rsidRDefault="00324B12" w:rsidP="00324B12">
      <w:pPr>
        <w:pStyle w:val="Bibliography"/>
        <w:rPr>
          <w:rFonts w:ascii="Calibri" w:hAnsi="Calibri" w:cs="Calibri"/>
        </w:rPr>
      </w:pPr>
      <w:r w:rsidRPr="00324B12">
        <w:rPr>
          <w:rFonts w:ascii="Calibri" w:hAnsi="Calibri" w:cs="Calibri"/>
        </w:rPr>
        <w:t>Parik, Gunjan. 2016. “C40: Cities Are Leading An Electric Bus Revolution.” C40. September 9, 2016. https://www.c40.org/blog_posts/cities-are-leading-an-electric-bus-revolution.</w:t>
      </w:r>
    </w:p>
    <w:p w14:paraId="563917A0" w14:textId="77777777" w:rsidR="00324B12" w:rsidRPr="00324B12" w:rsidRDefault="00324B12" w:rsidP="00324B12">
      <w:pPr>
        <w:pStyle w:val="Bibliography"/>
        <w:rPr>
          <w:rFonts w:ascii="Calibri" w:hAnsi="Calibri" w:cs="Calibri"/>
        </w:rPr>
      </w:pPr>
      <w:r w:rsidRPr="00324B12">
        <w:rPr>
          <w:rFonts w:ascii="Calibri" w:hAnsi="Calibri" w:cs="Calibri"/>
        </w:rPr>
        <w:t>Poon, Linda. 2019. “The Electric Bus Is Running Late.” CityLab. July 20, 2019. https://www.citylab.com/transportation/2019/06/electric-bus-china-grid-ev-charging-infrastructure-battery/591655/.</w:t>
      </w:r>
    </w:p>
    <w:p w14:paraId="674C48D0" w14:textId="77777777" w:rsidR="00324B12" w:rsidRPr="00324B12" w:rsidRDefault="00324B12" w:rsidP="00324B12">
      <w:pPr>
        <w:pStyle w:val="Bibliography"/>
        <w:rPr>
          <w:rFonts w:ascii="Calibri" w:hAnsi="Calibri" w:cs="Calibri"/>
        </w:rPr>
      </w:pPr>
      <w:r w:rsidRPr="00324B12">
        <w:rPr>
          <w:rFonts w:ascii="Calibri" w:hAnsi="Calibri" w:cs="Calibri"/>
        </w:rPr>
        <w:t>“Proterra: US Record for Electric Bus Battery Capacity - Sustainable Bus.” 2019. March 23, 2019. https://www.sustainable-bus.com/news/proterra-set-a-new-us-record-for-electric-bus-battery-capacity/.</w:t>
      </w:r>
    </w:p>
    <w:p w14:paraId="74923EC8" w14:textId="77777777" w:rsidR="00324B12" w:rsidRPr="00324B12" w:rsidRDefault="00324B12" w:rsidP="00324B12">
      <w:pPr>
        <w:pStyle w:val="Bibliography"/>
        <w:rPr>
          <w:rFonts w:ascii="Calibri" w:hAnsi="Calibri" w:cs="Calibri"/>
        </w:rPr>
      </w:pPr>
      <w:r w:rsidRPr="00324B12">
        <w:rPr>
          <w:rFonts w:ascii="Calibri" w:hAnsi="Calibri" w:cs="Calibri"/>
        </w:rPr>
        <w:t xml:space="preserve">Rangaraju, Surendraprabu, Laurent De Vroey, Maarten Messagie, Jan Mertens, and Joeri Van Mierlo. 2015. “Impacts of Electricity Mix, Charging Profile, and Driving Behavior on the Emissions Performance of Battery Electric Vehicles: A Belgian Case Study.” </w:t>
      </w:r>
      <w:r w:rsidRPr="00324B12">
        <w:rPr>
          <w:rFonts w:ascii="Calibri" w:hAnsi="Calibri" w:cs="Calibri"/>
          <w:i/>
          <w:iCs/>
        </w:rPr>
        <w:t>Applied Energy</w:t>
      </w:r>
      <w:r w:rsidRPr="00324B12">
        <w:rPr>
          <w:rFonts w:ascii="Calibri" w:hAnsi="Calibri" w:cs="Calibri"/>
        </w:rPr>
        <w:t xml:space="preserve"> 148 (June): 496–505. https://doi.org/10.1016/j.apenergy.2015.01.121.</w:t>
      </w:r>
    </w:p>
    <w:p w14:paraId="297F7C17" w14:textId="77777777" w:rsidR="00324B12" w:rsidRPr="00324B12" w:rsidRDefault="00324B12" w:rsidP="00324B12">
      <w:pPr>
        <w:pStyle w:val="Bibliography"/>
        <w:rPr>
          <w:rFonts w:ascii="Calibri" w:hAnsi="Calibri" w:cs="Calibri"/>
        </w:rPr>
      </w:pPr>
      <w:r w:rsidRPr="00324B12">
        <w:rPr>
          <w:rFonts w:ascii="Calibri" w:hAnsi="Calibri" w:cs="Calibri"/>
        </w:rPr>
        <w:t xml:space="preserve">Richardson, David B. 2013. “Electric Vehicles and the Electric Grid: A Review of Modeling Approaches, Impacts, and Renewable Energy Integration.” </w:t>
      </w:r>
      <w:r w:rsidRPr="00324B12">
        <w:rPr>
          <w:rFonts w:ascii="Calibri" w:hAnsi="Calibri" w:cs="Calibri"/>
          <w:i/>
          <w:iCs/>
        </w:rPr>
        <w:t>Renewable and Sustainable Energy Reviews</w:t>
      </w:r>
      <w:r w:rsidRPr="00324B12">
        <w:rPr>
          <w:rFonts w:ascii="Calibri" w:hAnsi="Calibri" w:cs="Calibri"/>
        </w:rPr>
        <w:t xml:space="preserve"> 19 (March): 247–54. https://doi.org/10.1016/j.rser.2012.11.042.</w:t>
      </w:r>
    </w:p>
    <w:p w14:paraId="1AC83488" w14:textId="77777777" w:rsidR="00324B12" w:rsidRPr="00324B12" w:rsidRDefault="00324B12" w:rsidP="00324B12">
      <w:pPr>
        <w:pStyle w:val="Bibliography"/>
        <w:rPr>
          <w:rFonts w:ascii="Calibri" w:hAnsi="Calibri" w:cs="Calibri"/>
        </w:rPr>
      </w:pPr>
      <w:r w:rsidRPr="00324B12">
        <w:rPr>
          <w:rFonts w:ascii="Calibri" w:hAnsi="Calibri" w:cs="Calibri"/>
        </w:rPr>
        <w:t xml:space="preserve">Schmidt, O., A. Hawkes, A. Gambhir, and I. Staffell. 2017. “The Future Cost of Electrical Energy Storage Based on Experience Rates.” </w:t>
      </w:r>
      <w:r w:rsidRPr="00324B12">
        <w:rPr>
          <w:rFonts w:ascii="Calibri" w:hAnsi="Calibri" w:cs="Calibri"/>
          <w:i/>
          <w:iCs/>
        </w:rPr>
        <w:t>Nature Energy</w:t>
      </w:r>
      <w:r w:rsidRPr="00324B12">
        <w:rPr>
          <w:rFonts w:ascii="Calibri" w:hAnsi="Calibri" w:cs="Calibri"/>
        </w:rPr>
        <w:t xml:space="preserve"> 2 (8): 17110. https://doi.org/10.1038/nenergy.2017.110.</w:t>
      </w:r>
    </w:p>
    <w:p w14:paraId="0D940566" w14:textId="77777777" w:rsidR="00324B12" w:rsidRPr="00324B12" w:rsidRDefault="00324B12" w:rsidP="00324B12">
      <w:pPr>
        <w:pStyle w:val="Bibliography"/>
        <w:rPr>
          <w:rFonts w:ascii="Calibri" w:hAnsi="Calibri" w:cs="Calibri"/>
        </w:rPr>
      </w:pPr>
      <w:r w:rsidRPr="00324B12">
        <w:rPr>
          <w:rFonts w:ascii="Calibri" w:hAnsi="Calibri" w:cs="Calibri"/>
        </w:rPr>
        <w:t xml:space="preserve">Seixas, J., S. Simões, L. Dias, A. Kanudia, P. Fortes, and M. Gargiulo. 2015. “Assessing the Cost-Effectiveness of Electric Vehicles in European Countries Using Integrated Modeling.” </w:t>
      </w:r>
      <w:r w:rsidRPr="00324B12">
        <w:rPr>
          <w:rFonts w:ascii="Calibri" w:hAnsi="Calibri" w:cs="Calibri"/>
          <w:i/>
          <w:iCs/>
        </w:rPr>
        <w:t>Energy Policy</w:t>
      </w:r>
      <w:r w:rsidRPr="00324B12">
        <w:rPr>
          <w:rFonts w:ascii="Calibri" w:hAnsi="Calibri" w:cs="Calibri"/>
        </w:rPr>
        <w:t xml:space="preserve"> 80 (May): 165–76. https://doi.org/10.1016/j.enpol.2015.01.032.</w:t>
      </w:r>
    </w:p>
    <w:p w14:paraId="029FD22E" w14:textId="77777777" w:rsidR="00324B12" w:rsidRPr="00324B12" w:rsidRDefault="00324B12" w:rsidP="00324B12">
      <w:pPr>
        <w:pStyle w:val="Bibliography"/>
        <w:rPr>
          <w:rFonts w:ascii="Calibri" w:hAnsi="Calibri" w:cs="Calibri"/>
        </w:rPr>
      </w:pPr>
      <w:r w:rsidRPr="00324B12">
        <w:rPr>
          <w:rFonts w:ascii="Calibri" w:hAnsi="Calibri" w:cs="Calibri"/>
        </w:rPr>
        <w:t xml:space="preserve">Sierzchula, William, Sjoerd Bakker, Kees Maat, and Bert van Wee. 2014. “The Influence of Financial Incentives and Other Socio-Economic Factors on Electric Vehicle Adoption.” </w:t>
      </w:r>
      <w:r w:rsidRPr="00324B12">
        <w:rPr>
          <w:rFonts w:ascii="Calibri" w:hAnsi="Calibri" w:cs="Calibri"/>
          <w:i/>
          <w:iCs/>
        </w:rPr>
        <w:t>Energy Policy</w:t>
      </w:r>
      <w:r w:rsidRPr="00324B12">
        <w:rPr>
          <w:rFonts w:ascii="Calibri" w:hAnsi="Calibri" w:cs="Calibri"/>
        </w:rPr>
        <w:t xml:space="preserve"> 68 (May): 183–94. https://doi.org/10.1016/j.enpol.2014.01.043.</w:t>
      </w:r>
    </w:p>
    <w:p w14:paraId="484EE40F" w14:textId="77777777" w:rsidR="00324B12" w:rsidRPr="00324B12" w:rsidRDefault="00324B12" w:rsidP="00324B12">
      <w:pPr>
        <w:pStyle w:val="Bibliography"/>
        <w:rPr>
          <w:rFonts w:ascii="Calibri" w:hAnsi="Calibri" w:cs="Calibri"/>
        </w:rPr>
      </w:pPr>
      <w:r w:rsidRPr="00324B12">
        <w:rPr>
          <w:rFonts w:ascii="Calibri" w:hAnsi="Calibri" w:cs="Calibri"/>
        </w:rPr>
        <w:t>Stromsta, Karl-Erik. 2019. “Proterra Rolls Out $200 Million Electric Bus Battery Leasing Program With Mitsui.” April 16, 2019. https://www.greentechmedia.com/articles/read/proterra-rolls-out-bus-battery-leasing-program-with-mitsui.</w:t>
      </w:r>
    </w:p>
    <w:p w14:paraId="158FF9E2" w14:textId="77777777" w:rsidR="00324B12" w:rsidRPr="00324B12" w:rsidRDefault="00324B12" w:rsidP="00324B12">
      <w:pPr>
        <w:pStyle w:val="Bibliography"/>
        <w:rPr>
          <w:rFonts w:ascii="Calibri" w:hAnsi="Calibri" w:cs="Calibri"/>
        </w:rPr>
      </w:pPr>
      <w:r w:rsidRPr="00324B12">
        <w:rPr>
          <w:rFonts w:ascii="Calibri" w:hAnsi="Calibri" w:cs="Calibri"/>
        </w:rPr>
        <w:lastRenderedPageBreak/>
        <w:t xml:space="preserve">Tan, Kang Miao, Vigna K. Ramachandaramurthy, and Jia Ying Yong. 2016. “Integration of Electric Vehicles in Smart Grid: A Review on Vehicle to Grid Technologies and Optimization Techniques.” </w:t>
      </w:r>
      <w:r w:rsidRPr="00324B12">
        <w:rPr>
          <w:rFonts w:ascii="Calibri" w:hAnsi="Calibri" w:cs="Calibri"/>
          <w:i/>
          <w:iCs/>
        </w:rPr>
        <w:t>Renewable and Sustainable Energy Reviews</w:t>
      </w:r>
      <w:r w:rsidRPr="00324B12">
        <w:rPr>
          <w:rFonts w:ascii="Calibri" w:hAnsi="Calibri" w:cs="Calibri"/>
        </w:rPr>
        <w:t xml:space="preserve"> 53 (January): 720–32. https://doi.org/10.1016/j.rser.2015.09.012.</w:t>
      </w:r>
    </w:p>
    <w:p w14:paraId="4F7202D5" w14:textId="77777777" w:rsidR="00324B12" w:rsidRPr="00324B12" w:rsidRDefault="00324B12" w:rsidP="00324B12">
      <w:pPr>
        <w:pStyle w:val="Bibliography"/>
        <w:rPr>
          <w:rFonts w:ascii="Calibri" w:hAnsi="Calibri" w:cs="Calibri"/>
        </w:rPr>
      </w:pPr>
      <w:r w:rsidRPr="00324B12">
        <w:rPr>
          <w:rFonts w:ascii="Calibri" w:hAnsi="Calibri" w:cs="Calibri"/>
        </w:rPr>
        <w:t>“Transport — IPCC.” 2014. 2014. https://www.ipcc.ch/report/ar5/wg3/transport/.</w:t>
      </w:r>
    </w:p>
    <w:p w14:paraId="63E373E7" w14:textId="77777777" w:rsidR="00324B12" w:rsidRPr="00324B12" w:rsidRDefault="00324B12" w:rsidP="00324B12">
      <w:pPr>
        <w:pStyle w:val="Bibliography"/>
        <w:rPr>
          <w:rFonts w:ascii="Calibri" w:hAnsi="Calibri" w:cs="Calibri"/>
        </w:rPr>
      </w:pPr>
      <w:r w:rsidRPr="00324B12">
        <w:rPr>
          <w:rFonts w:ascii="Calibri" w:hAnsi="Calibri" w:cs="Calibri"/>
        </w:rPr>
        <w:t xml:space="preserve">Wang, Ning, Linhao Tang, and Huizhong Pan. 2019. “A Global Comparison and Assessment of Incentive Policy on Electric Vehicle Promotion.” </w:t>
      </w:r>
      <w:r w:rsidRPr="00324B12">
        <w:rPr>
          <w:rFonts w:ascii="Calibri" w:hAnsi="Calibri" w:cs="Calibri"/>
          <w:i/>
          <w:iCs/>
        </w:rPr>
        <w:t>Sustainable Cities and Society</w:t>
      </w:r>
      <w:r w:rsidRPr="00324B12">
        <w:rPr>
          <w:rFonts w:ascii="Calibri" w:hAnsi="Calibri" w:cs="Calibri"/>
        </w:rPr>
        <w:t xml:space="preserve"> 44 (January): 597–603. https://doi.org/10.1016/j.scs.2018.10.024.</w:t>
      </w:r>
    </w:p>
    <w:p w14:paraId="27E24C8C" w14:textId="77777777" w:rsidR="00324B12" w:rsidRPr="00324B12" w:rsidRDefault="00324B12" w:rsidP="00324B12">
      <w:pPr>
        <w:pStyle w:val="Bibliography"/>
        <w:rPr>
          <w:rFonts w:ascii="Calibri" w:hAnsi="Calibri" w:cs="Calibri"/>
        </w:rPr>
      </w:pPr>
      <w:r w:rsidRPr="00324B12">
        <w:rPr>
          <w:rFonts w:ascii="Calibri" w:hAnsi="Calibri" w:cs="Calibri"/>
        </w:rPr>
        <w:t>Wappelhorst, Sandra. 2018. “Using Vehicle Taxation Policy to Lower Transport Emissions: An Overview for Passenger Cars in Europe,” December, 54.</w:t>
      </w:r>
    </w:p>
    <w:p w14:paraId="2F9F525B" w14:textId="77777777" w:rsidR="00324B12" w:rsidRPr="00324B12" w:rsidRDefault="00324B12" w:rsidP="00324B12">
      <w:pPr>
        <w:pStyle w:val="Bibliography"/>
        <w:rPr>
          <w:rFonts w:ascii="Calibri" w:hAnsi="Calibri" w:cs="Calibri"/>
        </w:rPr>
      </w:pPr>
      <w:r w:rsidRPr="00324B12">
        <w:rPr>
          <w:rFonts w:ascii="Calibri" w:hAnsi="Calibri" w:cs="Calibri"/>
        </w:rPr>
        <w:t>Wolfram, Paul, and Nic Lutsey. 2016. “Electric Vehicles: Literature Review of Technology Costs and Carbon Emissions,” July, 23.</w:t>
      </w:r>
    </w:p>
    <w:p w14:paraId="0E272914" w14:textId="77777777" w:rsidR="00324B12" w:rsidRPr="00324B12" w:rsidRDefault="00324B12" w:rsidP="00324B12">
      <w:pPr>
        <w:pStyle w:val="Bibliography"/>
        <w:rPr>
          <w:rFonts w:ascii="Calibri" w:hAnsi="Calibri" w:cs="Calibri"/>
        </w:rPr>
      </w:pPr>
      <w:r w:rsidRPr="00324B12">
        <w:rPr>
          <w:rFonts w:ascii="Calibri" w:hAnsi="Calibri" w:cs="Calibri"/>
        </w:rPr>
        <w:t xml:space="preserve">Wu, Ya, and Li Zhang. 2017. “Can the Development of Electric Vehicles Reduce the Emission of Air Pollutants and Greenhouse Gases in Developing Countries?” </w:t>
      </w:r>
      <w:r w:rsidRPr="00324B12">
        <w:rPr>
          <w:rFonts w:ascii="Calibri" w:hAnsi="Calibri" w:cs="Calibri"/>
          <w:i/>
          <w:iCs/>
        </w:rPr>
        <w:t>Transportation Research Part D: Transport and Environment</w:t>
      </w:r>
      <w:r w:rsidRPr="00324B12">
        <w:rPr>
          <w:rFonts w:ascii="Calibri" w:hAnsi="Calibri" w:cs="Calibri"/>
        </w:rPr>
        <w:t xml:space="preserve"> 51 (March): 129–45. https://doi.org/10.1016/j.trd.2016.12.007.</w:t>
      </w:r>
    </w:p>
    <w:p w14:paraId="0F5FAAB4" w14:textId="77777777" w:rsidR="00324B12" w:rsidRPr="00324B12" w:rsidRDefault="00324B12" w:rsidP="00324B12">
      <w:pPr>
        <w:pStyle w:val="Bibliography"/>
        <w:rPr>
          <w:rFonts w:ascii="Calibri" w:hAnsi="Calibri" w:cs="Calibri"/>
        </w:rPr>
      </w:pPr>
      <w:r w:rsidRPr="00324B12">
        <w:rPr>
          <w:rFonts w:ascii="Calibri" w:hAnsi="Calibri" w:cs="Calibri"/>
        </w:rPr>
        <w:t xml:space="preserve">Wu, Zhixin, Michael Wang, Jihu Zheng, Xin Sun, Mingnan Zhao, and Xue Wang. 2018. “Life Cycle Greenhouse Gas Emission Reduction Potential of Battery Electric Vehicle.” </w:t>
      </w:r>
      <w:r w:rsidRPr="00324B12">
        <w:rPr>
          <w:rFonts w:ascii="Calibri" w:hAnsi="Calibri" w:cs="Calibri"/>
          <w:i/>
          <w:iCs/>
        </w:rPr>
        <w:t>Journal of Cleaner Production</w:t>
      </w:r>
      <w:r w:rsidRPr="00324B12">
        <w:rPr>
          <w:rFonts w:ascii="Calibri" w:hAnsi="Calibri" w:cs="Calibri"/>
        </w:rPr>
        <w:t xml:space="preserve"> 190 (July): 462–70. https://doi.org/10.1016/j.jclepro.2018.04.036.</w:t>
      </w:r>
    </w:p>
    <w:p w14:paraId="642464F9" w14:textId="77777777" w:rsidR="00324B12" w:rsidRPr="00324B12" w:rsidRDefault="00324B12" w:rsidP="00324B12">
      <w:pPr>
        <w:pStyle w:val="Bibliography"/>
        <w:rPr>
          <w:rFonts w:ascii="Calibri" w:hAnsi="Calibri" w:cs="Calibri"/>
        </w:rPr>
      </w:pPr>
      <w:r w:rsidRPr="00324B12">
        <w:rPr>
          <w:rFonts w:ascii="Calibri" w:hAnsi="Calibri" w:cs="Calibri"/>
        </w:rPr>
        <w:t>Yang, Zifei. 2016. “Principles for Effective Electric Vehicle Incentive Design,” June, 43.</w:t>
      </w:r>
    </w:p>
    <w:p w14:paraId="63429D64" w14:textId="77777777" w:rsidR="00324B12" w:rsidRPr="00324B12" w:rsidRDefault="00324B12" w:rsidP="00324B12">
      <w:pPr>
        <w:pStyle w:val="Bibliography"/>
        <w:rPr>
          <w:rFonts w:ascii="Calibri" w:hAnsi="Calibri" w:cs="Calibri"/>
        </w:rPr>
      </w:pPr>
      <w:r w:rsidRPr="00324B12">
        <w:rPr>
          <w:rFonts w:ascii="Calibri" w:hAnsi="Calibri" w:cs="Calibri"/>
        </w:rPr>
        <w:t xml:space="preserve">Zhang, Runsen, and Shinichiro Fujimori. 2020a. “The Role of Transport Electrification in Global Climate Change Mitigation Scenarios.” </w:t>
      </w:r>
      <w:r w:rsidRPr="00324B12">
        <w:rPr>
          <w:rFonts w:ascii="Calibri" w:hAnsi="Calibri" w:cs="Calibri"/>
          <w:i/>
          <w:iCs/>
        </w:rPr>
        <w:t>Environmental Research Letters</w:t>
      </w:r>
      <w:r w:rsidRPr="00324B12">
        <w:rPr>
          <w:rFonts w:ascii="Calibri" w:hAnsi="Calibri" w:cs="Calibri"/>
        </w:rPr>
        <w:t xml:space="preserve"> 15 (3): 034019. https://doi.org/10.1088/1748-9326/ab6658.</w:t>
      </w:r>
    </w:p>
    <w:p w14:paraId="0D9CE59D" w14:textId="77777777" w:rsidR="00324B12" w:rsidRPr="00324B12" w:rsidRDefault="00324B12" w:rsidP="00324B12">
      <w:pPr>
        <w:pStyle w:val="Bibliography"/>
        <w:rPr>
          <w:rFonts w:ascii="Calibri" w:hAnsi="Calibri" w:cs="Calibri"/>
        </w:rPr>
      </w:pPr>
      <w:r w:rsidRPr="00324B12">
        <w:rPr>
          <w:rFonts w:ascii="Calibri" w:hAnsi="Calibri" w:cs="Calibri"/>
        </w:rPr>
        <w:t xml:space="preserve">———. 2020b. “The Role of Transport Electrification in Global Climate Change Mitigation Scenarios.” </w:t>
      </w:r>
      <w:r w:rsidRPr="00324B12">
        <w:rPr>
          <w:rFonts w:ascii="Calibri" w:hAnsi="Calibri" w:cs="Calibri"/>
          <w:i/>
          <w:iCs/>
        </w:rPr>
        <w:t>Environmental Research Letters</w:t>
      </w:r>
      <w:r w:rsidRPr="00324B12">
        <w:rPr>
          <w:rFonts w:ascii="Calibri" w:hAnsi="Calibri" w:cs="Calibri"/>
        </w:rPr>
        <w:t xml:space="preserve"> 15 (3): 034019. https://doi.org/10.1088/1748-9326/ab6658.</w:t>
      </w:r>
    </w:p>
    <w:p w14:paraId="42E8BE74" w14:textId="57217B2B"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7"/>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lastRenderedPageBreak/>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8"/>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In particular, GCAM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lastRenderedPageBreak/>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9"/>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vintaged.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is 0.3. </w:t>
      </w:r>
    </w:p>
    <w:p w14:paraId="4A1A0B17" w14:textId="71EA9900" w:rsidR="005571B9" w:rsidRDefault="005571B9" w:rsidP="00C45DD4">
      <w:r>
        <w:t>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w:t>
      </w:r>
      <w:r w:rsidR="00D66498">
        <w:rPr>
          <w:rStyle w:val="FootnoteReference"/>
        </w:rPr>
        <w:footnoteReference w:id="10"/>
      </w:r>
      <w:r>
        <w:t xml:space="preserve">)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t xml:space="preserve">Battery cost curves update </w:t>
      </w:r>
      <w:bookmarkEnd w:id="34"/>
      <w:bookmarkEnd w:id="35"/>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 xml:space="preserve">(Jadun et al. </w:t>
      </w:r>
      <w:r w:rsidR="00824F49" w:rsidRPr="00824F49">
        <w:rPr>
          <w:rFonts w:ascii="Calibri" w:hAnsi="Calibri" w:cs="Calibri"/>
        </w:rPr>
        <w:lastRenderedPageBreak/>
        <w:t>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t>Battery vintaging factors</w:t>
      </w:r>
      <w:bookmarkEnd w:id="36"/>
    </w:p>
    <w:p w14:paraId="0E8F5EA9" w14:textId="5CE548FB" w:rsidR="00C45DD4" w:rsidRDefault="006D0118" w:rsidP="00C45DD4">
      <w:r>
        <w:t>We calculate</w:t>
      </w:r>
      <w:r w:rsidR="00C45DD4">
        <w:t xml:space="preserve"> battery vintaging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vintaging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lastRenderedPageBreak/>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r w:rsidR="00B840E9">
        <w:t>Autonomi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New cost = old cost * (1 – ((battery cost % change from NREL) * (battery share of cost) * (battery vintaging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Autonomie</w:t>
      </w:r>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r w:rsidR="00764872">
        <w:t>Autonomie</w:t>
      </w:r>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r w:rsidR="00764872">
        <w:t>Moawad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New cost = old cost * (1 – ((battery cost % change from NREL) * (battery share of cost) * (purchase cost share of capital cost) * (battery vintaging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vkm)</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r w:rsidR="00C45DD4">
        <w:t>Autonomie</w:t>
      </w:r>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New cost = old cost * (1 – ((battery cost % change from NREL) * (battery share of cost) * (share of capital cost in LCOD) * (battery vintaging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11"/>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r w:rsidR="00FE4D0E">
        <w:t>Moawad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New cost = old cost * (1 – ((battery cost % change from NREL) * (battery share of cost) * (share of capital cost in LCOD) * (battery vintaging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a number of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470C91C7" w:rsidR="00FC3E5A" w:rsidRDefault="00FC3E5A" w:rsidP="00FC3E5A">
      <w:r>
        <w:t>We update the cost assumptions for 2- and 3-wheelers in Southeast Asia. As NREL’s Electrification Futures Study (Jadun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w:t>
      </w:r>
      <w:r w:rsidR="00755228">
        <w:t xml:space="preserve"> and LUMS</w:t>
      </w:r>
      <w:r>
        <w:t>,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The infrastructure capital cost assumptions for BEVs come from Jadun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58C83C5B" w:rsidR="00FC3E5A" w:rsidRDefault="00FC3E5A" w:rsidP="00FC3E5A">
      <w:r>
        <w:t>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w:t>
      </w:r>
      <w:r w:rsidR="001E0630">
        <w:t xml:space="preserve"> </w:t>
      </w:r>
      <w:r w:rsidR="001E0630">
        <w:fldChar w:fldCharType="begin"/>
      </w:r>
      <w:r w:rsidR="001E0630">
        <w:instrText xml:space="preserve"> ADDIN ZOTERO_ITEM CSL_CITATION {"citationID":"3d2SDUEr","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1E0630">
        <w:fldChar w:fldCharType="separate"/>
      </w:r>
      <w:r w:rsidR="001E0630" w:rsidRPr="001E0630">
        <w:rPr>
          <w:rFonts w:ascii="Calibri" w:hAnsi="Calibri" w:cs="Calibri"/>
        </w:rPr>
        <w:t>(Ilyas 2007)</w:t>
      </w:r>
      <w:r w:rsidR="001E0630">
        <w:fldChar w:fldCharType="end"/>
      </w:r>
      <w:r>
        <w:t xml:space="preserve">. We scale the values by 70% to represent more realistic maintenance. </w:t>
      </w:r>
    </w:p>
    <w:p w14:paraId="181352A4" w14:textId="77777777" w:rsidR="00FC3E5A" w:rsidRDefault="00FC3E5A" w:rsidP="00FC3E5A">
      <w:r>
        <w:t>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0-2 ton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12"/>
      </w:r>
      <w:r>
        <w:t xml:space="preserve"> and average inflation of 5.5% over the past five years.</w:t>
      </w:r>
      <w:r>
        <w:rPr>
          <w:rStyle w:val="FootnoteReference"/>
        </w:rPr>
        <w:footnoteReference w:id="13"/>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r>
              <w:rPr>
                <w:i/>
                <w:iCs/>
              </w:rPr>
              <w:t>NoPolicy_NoLoc</w:t>
            </w:r>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r w:rsidRPr="00A03B13">
              <w:rPr>
                <w:i/>
                <w:iCs/>
              </w:rPr>
              <w:t>NEVP</w:t>
            </w:r>
            <w:r>
              <w:rPr>
                <w:i/>
                <w:iCs/>
              </w:rPr>
              <w:t>_NoLoc</w:t>
            </w:r>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r w:rsidRPr="00A03B13">
              <w:rPr>
                <w:i/>
                <w:iCs/>
              </w:rPr>
              <w:t>NEVP</w:t>
            </w:r>
            <w:r>
              <w:rPr>
                <w:i/>
                <w:iCs/>
              </w:rPr>
              <w:t>_GradLoc</w:t>
            </w:r>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r w:rsidRPr="00A03B13">
              <w:rPr>
                <w:i/>
                <w:iCs/>
              </w:rPr>
              <w:t>NEVP</w:t>
            </w:r>
            <w:r>
              <w:rPr>
                <w:i/>
                <w:iCs/>
              </w:rPr>
              <w:t>_AccelLoc</w:t>
            </w:r>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514D897B"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w:t>
      </w:r>
      <w:r w:rsidR="005F3686">
        <w:rPr>
          <w:bCs/>
        </w:rPr>
        <w:t xml:space="preserve">visual representation of the </w:t>
      </w:r>
      <w:r>
        <w:rPr>
          <w:bCs/>
        </w:rPr>
        <w:t>of the measures contained in the NEVP</w:t>
      </w:r>
      <w:r w:rsidR="005F3686">
        <w:rPr>
          <w:bCs/>
        </w:rPr>
        <w:t>, by year and vehicle type</w:t>
      </w:r>
      <w:r>
        <w:rPr>
          <w:bCs/>
        </w:rPr>
        <w:t>:</w:t>
      </w:r>
    </w:p>
    <w:tbl>
      <w:tblPr>
        <w:tblStyle w:val="TableGrid"/>
        <w:tblW w:w="13196" w:type="dxa"/>
        <w:tblInd w:w="-365" w:type="dxa"/>
        <w:tblLayout w:type="fixed"/>
        <w:tblLook w:val="04A0" w:firstRow="1" w:lastRow="0" w:firstColumn="1" w:lastColumn="0" w:noHBand="0" w:noVBand="1"/>
      </w:tblPr>
      <w:tblGrid>
        <w:gridCol w:w="786"/>
        <w:gridCol w:w="2232"/>
        <w:gridCol w:w="669"/>
        <w:gridCol w:w="559"/>
        <w:gridCol w:w="558"/>
        <w:gridCol w:w="558"/>
        <w:gridCol w:w="561"/>
        <w:gridCol w:w="558"/>
        <w:gridCol w:w="560"/>
        <w:gridCol w:w="558"/>
        <w:gridCol w:w="558"/>
        <w:gridCol w:w="670"/>
        <w:gridCol w:w="785"/>
        <w:gridCol w:w="3574"/>
        <w:gridCol w:w="10"/>
      </w:tblGrid>
      <w:tr w:rsidR="005F3686" w:rsidRPr="005F3686" w14:paraId="7833427F" w14:textId="77777777" w:rsidTr="005F3686">
        <w:trPr>
          <w:gridAfter w:val="1"/>
          <w:wAfter w:w="10" w:type="dxa"/>
          <w:cantSplit/>
          <w:trHeight w:val="315"/>
          <w:tblHeader/>
        </w:trPr>
        <w:tc>
          <w:tcPr>
            <w:tcW w:w="788"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E4198D" w14:textId="77777777" w:rsidR="005F3686" w:rsidRPr="005F3686" w:rsidRDefault="005F3686" w:rsidP="003A7C37">
            <w:pPr>
              <w:spacing w:before="60" w:after="60"/>
              <w:jc w:val="center"/>
              <w:rPr>
                <w:rFonts w:ascii="Gill Sans MT" w:hAnsi="Gill Sans MT"/>
                <w:b/>
                <w:sz w:val="18"/>
                <w:szCs w:val="18"/>
              </w:rPr>
            </w:pPr>
          </w:p>
        </w:tc>
        <w:tc>
          <w:tcPr>
            <w:tcW w:w="223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8B4F7F0"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Vehicle Category</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1987120"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8C8A6"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2</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D762AB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3</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950D6D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4</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D4DE439"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5</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91F7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6</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A782FD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7</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FD0BD6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8</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5FFD0C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9</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1F9DF8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10</w:t>
            </w:r>
          </w:p>
        </w:tc>
        <w:tc>
          <w:tcPr>
            <w:tcW w:w="78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A01FBF8"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1+</w:t>
            </w:r>
          </w:p>
        </w:tc>
        <w:tc>
          <w:tcPr>
            <w:tcW w:w="3577" w:type="dxa"/>
            <w:tcBorders>
              <w:left w:val="single" w:sz="4" w:space="0" w:color="A6A6A6" w:themeColor="background1" w:themeShade="A6"/>
              <w:bottom w:val="single" w:sz="4" w:space="0" w:color="A6A6A6" w:themeColor="background1" w:themeShade="A6"/>
              <w:right w:val="nil"/>
            </w:tcBorders>
            <w:shd w:val="clear" w:color="auto" w:fill="D9D9D9" w:themeFill="background1" w:themeFillShade="D9"/>
          </w:tcPr>
          <w:p w14:paraId="092C011C"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Comment</w:t>
            </w:r>
          </w:p>
        </w:tc>
      </w:tr>
      <w:tr w:rsidR="005F3686" w:rsidRPr="005F3686" w14:paraId="0C7CD37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18AEC3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A.</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9959B6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NEVP Fig. 1, Page 12</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6B7898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This figure in the NEVP applies only to imports related to electric cars/LTVs (LUMS clarification)</w:t>
            </w:r>
          </w:p>
        </w:tc>
      </w:tr>
      <w:tr w:rsidR="005F3686" w:rsidRPr="005F3686" w14:paraId="06240213" w14:textId="77777777" w:rsidTr="005F3686">
        <w:trPr>
          <w:gridAfter w:val="1"/>
          <w:wAfter w:w="9"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BCA0AF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12CA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used EV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8DCEF1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5% CD</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CC436E"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43B99C"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4900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864E2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70564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AB92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8E2BCB"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32D2A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C91F13"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BB9E8C7" w14:textId="77777777" w:rsidR="005F3686" w:rsidRPr="005F3686" w:rsidRDefault="005F3686" w:rsidP="003A7C37">
            <w:pPr>
              <w:spacing w:before="60" w:after="60"/>
              <w:rPr>
                <w:rFonts w:ascii="Gill Sans MT" w:hAnsi="Gill Sans MT"/>
                <w:sz w:val="18"/>
                <w:szCs w:val="18"/>
              </w:rPr>
            </w:pPr>
          </w:p>
        </w:tc>
      </w:tr>
      <w:tr w:rsidR="005F3686" w:rsidRPr="005F3686" w14:paraId="3D4949C7" w14:textId="77777777" w:rsidTr="005F3686">
        <w:trPr>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E7035F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D3453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CKD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113D5FB"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GST, nil registration fee</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04C71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F568D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6F1C4B"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D55E3"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1F4F4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KD’ applies to whole vehicle (LUMS clarification)</w:t>
            </w:r>
          </w:p>
        </w:tc>
      </w:tr>
      <w:tr w:rsidR="005F3686" w:rsidRPr="005F3686" w14:paraId="4CBFF474" w14:textId="77777777" w:rsidTr="005F3686">
        <w:trPr>
          <w:gridAfter w:val="1"/>
          <w:wAfter w:w="9" w:type="dxa"/>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FA03D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3a</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6F81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EV specific part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BB2218"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17B38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4F5251"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15D0D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FA3CD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FC2746"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E7B59E2"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340872"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34E9FC"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014A08"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6181D47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LUMS clarification)</w:t>
            </w:r>
          </w:p>
        </w:tc>
      </w:tr>
      <w:tr w:rsidR="005F3686" w:rsidRPr="005F3686" w14:paraId="1828C6C4" w14:textId="77777777" w:rsidTr="005F3686">
        <w:trPr>
          <w:gridAfter w:val="1"/>
          <w:wAfter w:w="6" w:type="dxa"/>
          <w:cantSplit/>
          <w:trHeight w:val="8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11D43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lastRenderedPageBreak/>
              <w:t>A.3b</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07262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localized EV specific parts</w:t>
            </w: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4FC731" w14:textId="77777777" w:rsidR="005F3686" w:rsidRPr="005F3686" w:rsidRDefault="005F3686" w:rsidP="003A7C37">
            <w:pPr>
              <w:spacing w:before="60" w:after="60"/>
              <w:jc w:val="center"/>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99639E" w14:textId="77777777" w:rsidR="005F3686" w:rsidRPr="005F3686" w:rsidRDefault="005F3686" w:rsidP="003A7C37">
            <w:pPr>
              <w:spacing w:before="60" w:after="60"/>
              <w:rPr>
                <w:rFonts w:ascii="Gill Sans MT" w:hAnsi="Gill Sans MT"/>
                <w:b/>
                <w:sz w:val="18"/>
                <w:szCs w:val="18"/>
              </w:rPr>
            </w:pPr>
          </w:p>
        </w:tc>
        <w:tc>
          <w:tcPr>
            <w:tcW w:w="2794"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8F5C72"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FDA562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2827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D700F7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0F3DD2"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6C3949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containing parts that are otherwise being manufactured locally (LUMS clarification)</w:t>
            </w:r>
          </w:p>
        </w:tc>
      </w:tr>
      <w:tr w:rsidR="005F3686" w:rsidRPr="005F3686" w14:paraId="15B8314C"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F5E197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045A1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components and module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A00756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A3C1F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B55BFC9"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AB3066"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CA39B"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77CD30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Refers to EV-specific parts or components of subassemblies not being manufactured locally (LUMS clarification)</w:t>
            </w:r>
          </w:p>
        </w:tc>
      </w:tr>
      <w:tr w:rsidR="005F3686" w:rsidRPr="005F3686" w14:paraId="62D3D30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647DF4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B.</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E4DF9F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Two- &amp; three-wheeler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07A6725" w14:textId="77777777" w:rsidR="005F3686" w:rsidRPr="005F3686" w:rsidRDefault="005F3686" w:rsidP="003A7C37">
            <w:pPr>
              <w:spacing w:before="60" w:after="60"/>
              <w:rPr>
                <w:rFonts w:ascii="Gill Sans MT" w:hAnsi="Gill Sans MT"/>
                <w:sz w:val="18"/>
                <w:szCs w:val="18"/>
              </w:rPr>
            </w:pPr>
          </w:p>
        </w:tc>
      </w:tr>
      <w:tr w:rsidR="005F3686" w:rsidRPr="005F3686" w14:paraId="62589217" w14:textId="77777777" w:rsidTr="005F3686">
        <w:trPr>
          <w:gridAfter w:val="1"/>
          <w:wAfter w:w="6"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354870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CD8B5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6824A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5331DF"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4AD26F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BD4566"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1C28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3F3E0B"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3BD5BC"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7834771" w14:textId="77777777" w:rsidR="005F3686" w:rsidRPr="005F3686" w:rsidRDefault="005F3686" w:rsidP="003A7C37">
            <w:pPr>
              <w:spacing w:before="60" w:after="60"/>
              <w:rPr>
                <w:rFonts w:ascii="Gill Sans MT" w:hAnsi="Gill Sans MT"/>
                <w:sz w:val="18"/>
                <w:szCs w:val="18"/>
              </w:rPr>
            </w:pPr>
          </w:p>
        </w:tc>
      </w:tr>
      <w:tr w:rsidR="005F3686" w:rsidRPr="005F3686" w14:paraId="73737FB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AE9669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1211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B36BA4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9476DB"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3A07339"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710602"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004C53"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A7CDE94" w14:textId="77777777" w:rsidR="005F3686" w:rsidRPr="005F3686" w:rsidRDefault="005F3686" w:rsidP="003A7C37">
            <w:pPr>
              <w:spacing w:before="60" w:after="60"/>
              <w:rPr>
                <w:rFonts w:ascii="Gill Sans MT" w:hAnsi="Gill Sans MT"/>
                <w:sz w:val="18"/>
                <w:szCs w:val="18"/>
              </w:rPr>
            </w:pPr>
          </w:p>
        </w:tc>
      </w:tr>
      <w:tr w:rsidR="005F3686" w:rsidRPr="005F3686" w14:paraId="7F6C2F3C"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0F8B42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2325A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two/three wheeler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F67BB4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l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79885D32" w14:textId="77777777" w:rsidR="005F3686" w:rsidRPr="005F3686" w:rsidRDefault="005F3686" w:rsidP="003A7C37">
            <w:pPr>
              <w:spacing w:before="60" w:after="60"/>
              <w:rPr>
                <w:rFonts w:ascii="Gill Sans MT" w:hAnsi="Gill Sans MT"/>
                <w:sz w:val="18"/>
                <w:szCs w:val="18"/>
              </w:rPr>
            </w:pPr>
          </w:p>
        </w:tc>
      </w:tr>
      <w:tr w:rsidR="005F3686" w:rsidRPr="005F3686" w14:paraId="7878C9B0"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5D1C8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31CAAD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DD278F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E78199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7A789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572192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C634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BA9BA1"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F11F5D"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4D359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0E81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27F986E"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407AD6B"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4594CC9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iffers from A.4</w:t>
            </w:r>
          </w:p>
        </w:tc>
      </w:tr>
      <w:tr w:rsidR="005F3686" w:rsidRPr="005F3686" w14:paraId="1140C041"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CDE5E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CF93E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7B6AD20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C09063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Not clear if three-wheelers covered under PCT Code 8703-8090 (‘Other vehicles, with only electric motor’)</w:t>
            </w:r>
          </w:p>
        </w:tc>
      </w:tr>
      <w:tr w:rsidR="005F3686" w:rsidRPr="005F3686" w14:paraId="4FAD4657" w14:textId="77777777" w:rsidTr="005F3686">
        <w:trPr>
          <w:cantSplit/>
          <w:trHeight w:val="126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C1C47A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F54A1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three wheeler CBUs with swappable batteri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428941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p w14:paraId="33C655F4"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5ADC47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import of first 20,000 CBUs and related charging infrastructure by manufacturers who demonstrate setup for local manufacture of such units and battery charging infrastructure (no timeline specified)</w:t>
            </w:r>
          </w:p>
        </w:tc>
      </w:tr>
      <w:tr w:rsidR="005F3686" w:rsidRPr="005F3686" w14:paraId="05C40D02" w14:textId="77777777" w:rsidTr="005F3686">
        <w:trPr>
          <w:cantSplit/>
          <w:trHeight w:val="43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570495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C.</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FBAE20D" w14:textId="77777777" w:rsidR="005F3686" w:rsidRPr="005F3686" w:rsidRDefault="005F3686" w:rsidP="003A7C37">
            <w:pPr>
              <w:keepNext/>
              <w:spacing w:before="60" w:after="60"/>
              <w:rPr>
                <w:rFonts w:ascii="Gill Sans MT" w:hAnsi="Gill Sans MT"/>
                <w:b/>
                <w:sz w:val="18"/>
                <w:szCs w:val="18"/>
              </w:rPr>
            </w:pPr>
            <w:r w:rsidRPr="005F3686">
              <w:rPr>
                <w:rFonts w:ascii="Gill Sans MT" w:hAnsi="Gill Sans MT"/>
                <w:b/>
                <w:sz w:val="18"/>
                <w:szCs w:val="18"/>
              </w:rPr>
              <w:t>Cars/LTV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F7EFD31" w14:textId="77777777" w:rsidR="005F3686" w:rsidRPr="005F3686" w:rsidRDefault="005F3686" w:rsidP="003A7C37">
            <w:pPr>
              <w:spacing w:before="60" w:after="60"/>
              <w:rPr>
                <w:rFonts w:ascii="Gill Sans MT" w:hAnsi="Gill Sans MT"/>
                <w:sz w:val="18"/>
                <w:szCs w:val="18"/>
              </w:rPr>
            </w:pPr>
          </w:p>
        </w:tc>
      </w:tr>
      <w:tr w:rsidR="005F3686" w:rsidRPr="005F3686" w14:paraId="1B1A2FC0"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D33AEC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C5438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4BCDBE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4CED6F"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3D7DEF"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815260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6072BE" w14:textId="77777777" w:rsidR="005F3686" w:rsidRPr="005F3686" w:rsidRDefault="005F3686" w:rsidP="003A7C37">
            <w:pPr>
              <w:spacing w:before="60" w:after="60"/>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51ED690" w14:textId="77777777" w:rsidR="005F3686" w:rsidRPr="005F3686" w:rsidRDefault="005F3686" w:rsidP="003A7C37">
            <w:pPr>
              <w:spacing w:before="60" w:after="60"/>
              <w:rPr>
                <w:rFonts w:ascii="Gill Sans MT" w:hAnsi="Gill Sans MT"/>
                <w:sz w:val="18"/>
                <w:szCs w:val="18"/>
              </w:rPr>
            </w:pPr>
          </w:p>
        </w:tc>
      </w:tr>
      <w:tr w:rsidR="005F3686" w:rsidRPr="005F3686" w14:paraId="29B2049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A69FA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46DD3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6A29A19" w14:textId="080C02B0"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6FE6D40" w14:textId="77777777" w:rsidR="005F3686" w:rsidRPr="005F3686" w:rsidRDefault="005F3686" w:rsidP="003A7C37">
            <w:pPr>
              <w:spacing w:before="60" w:after="60"/>
              <w:rPr>
                <w:rFonts w:ascii="Gill Sans MT" w:hAnsi="Gill Sans MT"/>
                <w:sz w:val="18"/>
                <w:szCs w:val="18"/>
              </w:rPr>
            </w:pPr>
          </w:p>
        </w:tc>
      </w:tr>
      <w:tr w:rsidR="005F3686" w:rsidRPr="005F3686" w14:paraId="4F241D84" w14:textId="77777777" w:rsidTr="005F3686">
        <w:trPr>
          <w:gridAfter w:val="1"/>
          <w:wAfter w:w="6" w:type="dxa"/>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680F7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2641E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2BB8740"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l and annual token</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406289"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111C2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70E93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AFCAE9"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07FDA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59A9B34"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740E1D3" w14:textId="77777777" w:rsidR="005F3686" w:rsidRPr="005F3686" w:rsidRDefault="005F3686" w:rsidP="003A7C37">
            <w:pPr>
              <w:spacing w:before="60" w:after="60"/>
              <w:rPr>
                <w:rFonts w:ascii="Gill Sans MT" w:hAnsi="Gill Sans MT"/>
                <w:sz w:val="18"/>
                <w:szCs w:val="18"/>
              </w:rPr>
            </w:pPr>
          </w:p>
        </w:tc>
      </w:tr>
      <w:tr w:rsidR="005F3686" w:rsidRPr="005F3686" w14:paraId="747194EC"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78D1DD5"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lastRenderedPageBreak/>
              <w:t>C.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BE35CB"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22762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1C767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A6098"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58702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D24B5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7A1795D"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8B9AB1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E4938E"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FD631D"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FD00FAD"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F625E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1908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ontradicts with A.4</w:t>
            </w:r>
          </w:p>
        </w:tc>
      </w:tr>
      <w:tr w:rsidR="005F3686" w:rsidRPr="005F3686" w14:paraId="487F0465" w14:textId="77777777" w:rsidTr="005F3686">
        <w:trPr>
          <w:gridAfter w:val="1"/>
          <w:wAfter w:w="9" w:type="dxa"/>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6B269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B3FDE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up to 3-year old used EVs </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20E76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Allowed </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5A3B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B30CB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FBABC2"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F9252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13A77C"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0CF0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37CD223"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66121"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1915B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762E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t;3-year old imports not allowed under ADP 2016 for both ICEV &amp; EV. 15% CD in A.1 not mentioned here</w:t>
            </w:r>
          </w:p>
        </w:tc>
      </w:tr>
      <w:tr w:rsidR="005F3686" w:rsidRPr="005F3686" w14:paraId="7A368814" w14:textId="77777777" w:rsidTr="005F3686">
        <w:trPr>
          <w:cantSplit/>
          <w:trHeight w:val="307"/>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BD86B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6</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A14BB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EE398FA"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2C70B0A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SRO issued subsequent to ADP 2016</w:t>
            </w:r>
          </w:p>
        </w:tc>
      </w:tr>
      <w:tr w:rsidR="005F3686" w:rsidRPr="005F3686" w14:paraId="235B85E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0F600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7</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E4A51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479D6EE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25%</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DB4FD0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engine sizes below/above 1800 cc</w:t>
            </w:r>
          </w:p>
        </w:tc>
      </w:tr>
      <w:tr w:rsidR="005F3686" w:rsidRPr="005F3686" w14:paraId="79A9163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92BD34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8</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55B3D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P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7FE05561"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C385F33" w14:textId="77777777" w:rsidR="005F3686" w:rsidRPr="005F3686" w:rsidRDefault="005F3686" w:rsidP="003A7C37">
            <w:pPr>
              <w:spacing w:before="60" w:after="60"/>
              <w:rPr>
                <w:rFonts w:ascii="Gill Sans MT" w:hAnsi="Gill Sans MT"/>
                <w:sz w:val="18"/>
                <w:szCs w:val="18"/>
              </w:rPr>
            </w:pPr>
          </w:p>
        </w:tc>
      </w:tr>
      <w:tr w:rsidR="005F3686" w:rsidRPr="005F3686" w14:paraId="5CE4CACE"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6C560D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D.</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3D220349"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Buses</w:t>
            </w:r>
          </w:p>
        </w:tc>
      </w:tr>
      <w:tr w:rsidR="005F3686" w:rsidRPr="005F3686" w14:paraId="42D3BC19"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0451F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06C3E9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4CF355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buses at 1% CD, 1% GST</w:t>
            </w:r>
          </w:p>
          <w:p w14:paraId="3C3F14B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buse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B0B7C5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oP will purchase 1,000 EVs and out-source to commercial operators</w:t>
            </w:r>
          </w:p>
          <w:p w14:paraId="62ADDBB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7CFE58FA"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FE3E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33937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3AE66B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A79D2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44A1C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73211EF5"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A8765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D1BE4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bus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27C8FB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l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FA3347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6BD79732"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8AD99C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F091F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261BF564"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9A1B6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r w:rsidR="005F3686" w:rsidRPr="005F3686" w14:paraId="4977FB51"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8D03CB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E.</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7B72E4B"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Trucks</w:t>
            </w:r>
          </w:p>
        </w:tc>
      </w:tr>
      <w:tr w:rsidR="005F3686" w:rsidRPr="005F3686" w14:paraId="52D58FC4"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AF126D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6D07B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1CCBA2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trucks at 1% CD, 1% GST</w:t>
            </w:r>
          </w:p>
          <w:p w14:paraId="060DAA55"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truck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54C3BA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oP will purchase 1,000 EVs and out-source to commercial operators</w:t>
            </w:r>
          </w:p>
          <w:p w14:paraId="68990EB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31158696"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F92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459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043CFA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481F64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8D2265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0C604C6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1D8F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9A4F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truck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6F3F8B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l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89A23E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7 years?)</w:t>
            </w:r>
          </w:p>
        </w:tc>
      </w:tr>
      <w:tr w:rsidR="005F3686" w:rsidRPr="005F3686" w14:paraId="7CC935A1" w14:textId="77777777" w:rsidTr="005F3686">
        <w:trPr>
          <w:cantSplit/>
          <w:trHeight w:val="315"/>
        </w:trPr>
        <w:tc>
          <w:tcPr>
            <w:tcW w:w="788" w:type="dxa"/>
            <w:tcBorders>
              <w:top w:val="single" w:sz="4" w:space="0" w:color="A6A6A6" w:themeColor="background1" w:themeShade="A6"/>
              <w:left w:val="nil"/>
              <w:right w:val="single" w:sz="4" w:space="0" w:color="A6A6A6" w:themeColor="background1" w:themeShade="A6"/>
            </w:tcBorders>
            <w:vAlign w:val="center"/>
          </w:tcPr>
          <w:p w14:paraId="6560E6E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4</w:t>
            </w:r>
          </w:p>
        </w:tc>
        <w:tc>
          <w:tcPr>
            <w:tcW w:w="2235"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518849E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7487C5AF"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on HEVs</w:t>
            </w:r>
          </w:p>
        </w:tc>
        <w:tc>
          <w:tcPr>
            <w:tcW w:w="3577" w:type="dxa"/>
            <w:gridSpan w:val="2"/>
            <w:tcBorders>
              <w:top w:val="single" w:sz="4" w:space="0" w:color="A6A6A6" w:themeColor="background1" w:themeShade="A6"/>
              <w:left w:val="single" w:sz="4" w:space="0" w:color="A6A6A6" w:themeColor="background1" w:themeShade="A6"/>
              <w:right w:val="nil"/>
            </w:tcBorders>
            <w:shd w:val="clear" w:color="auto" w:fill="auto"/>
          </w:tcPr>
          <w:p w14:paraId="17B7AF3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bl>
    <w:p w14:paraId="4ED7F5C3" w14:textId="3B38A6B6" w:rsidR="002049F3" w:rsidRDefault="002049F3" w:rsidP="005133FA">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10435"/>
      </w:tblGrid>
      <w:tr w:rsidR="005F3686" w:rsidRPr="00FB0E06" w14:paraId="7B0E6201" w14:textId="77777777" w:rsidTr="003A7C37">
        <w:tc>
          <w:tcPr>
            <w:tcW w:w="355" w:type="dxa"/>
            <w:shd w:val="clear" w:color="auto" w:fill="D9E2F3" w:themeFill="accent1" w:themeFillTint="33"/>
          </w:tcPr>
          <w:p w14:paraId="3E3745DF" w14:textId="77777777" w:rsidR="005F3686" w:rsidRPr="00FB0E06" w:rsidRDefault="005F3686" w:rsidP="003A7C37">
            <w:pPr>
              <w:rPr>
                <w:rFonts w:ascii="Gill Sans MT" w:hAnsi="Gill Sans MT"/>
              </w:rPr>
            </w:pPr>
          </w:p>
        </w:tc>
        <w:tc>
          <w:tcPr>
            <w:tcW w:w="10435" w:type="dxa"/>
          </w:tcPr>
          <w:p w14:paraId="69805373" w14:textId="77777777" w:rsidR="005F3686" w:rsidRPr="00FB0E06" w:rsidRDefault="005F3686" w:rsidP="003A7C37">
            <w:pPr>
              <w:rPr>
                <w:rFonts w:ascii="Gill Sans MT" w:hAnsi="Gill Sans MT"/>
              </w:rPr>
            </w:pPr>
            <w:r w:rsidRPr="00FB0E06">
              <w:rPr>
                <w:rFonts w:ascii="Gill Sans MT" w:hAnsi="Gill Sans MT"/>
              </w:rPr>
              <w:t>Draft National EV Policy (NEVP), 2019</w:t>
            </w:r>
            <w:r>
              <w:rPr>
                <w:rFonts w:ascii="Gill Sans MT" w:hAnsi="Gill Sans MT"/>
              </w:rPr>
              <w:t xml:space="preserve"> [Text]</w:t>
            </w:r>
          </w:p>
        </w:tc>
      </w:tr>
      <w:tr w:rsidR="005F3686" w:rsidRPr="00FB0E06" w14:paraId="28CD0FD0" w14:textId="77777777" w:rsidTr="003A7C37">
        <w:tc>
          <w:tcPr>
            <w:tcW w:w="355" w:type="dxa"/>
            <w:shd w:val="clear" w:color="auto" w:fill="B4C6E7" w:themeFill="accent1" w:themeFillTint="66"/>
          </w:tcPr>
          <w:p w14:paraId="71D2AA89" w14:textId="77777777" w:rsidR="005F3686" w:rsidRPr="00FB0E06" w:rsidRDefault="005F3686" w:rsidP="003A7C37">
            <w:pPr>
              <w:rPr>
                <w:rFonts w:ascii="Gill Sans MT" w:hAnsi="Gill Sans MT"/>
              </w:rPr>
            </w:pPr>
          </w:p>
        </w:tc>
        <w:tc>
          <w:tcPr>
            <w:tcW w:w="10435" w:type="dxa"/>
          </w:tcPr>
          <w:p w14:paraId="39E53272" w14:textId="77777777" w:rsidR="005F3686" w:rsidRPr="00FB0E06" w:rsidRDefault="005F3686" w:rsidP="003A7C37">
            <w:pPr>
              <w:rPr>
                <w:rFonts w:ascii="Gill Sans MT" w:hAnsi="Gill Sans MT"/>
              </w:rPr>
            </w:pPr>
            <w:r w:rsidRPr="00FB0E06">
              <w:rPr>
                <w:rFonts w:ascii="Gill Sans MT" w:hAnsi="Gill Sans MT"/>
              </w:rPr>
              <w:t>Draft National EV Policy (NEVP), 2019 [Fig. 1, Page 12]</w:t>
            </w:r>
          </w:p>
        </w:tc>
      </w:tr>
      <w:tr w:rsidR="005F3686" w:rsidRPr="00FB0E06" w14:paraId="1AED0853" w14:textId="77777777" w:rsidTr="003A7C37">
        <w:tc>
          <w:tcPr>
            <w:tcW w:w="355" w:type="dxa"/>
            <w:shd w:val="clear" w:color="auto" w:fill="F7CAAC" w:themeFill="accent2" w:themeFillTint="66"/>
          </w:tcPr>
          <w:p w14:paraId="5DE47494" w14:textId="77777777" w:rsidR="005F3686" w:rsidRPr="00FB0E06" w:rsidRDefault="005F3686" w:rsidP="003A7C37">
            <w:pPr>
              <w:rPr>
                <w:rFonts w:ascii="Gill Sans MT" w:hAnsi="Gill Sans MT"/>
              </w:rPr>
            </w:pPr>
          </w:p>
        </w:tc>
        <w:tc>
          <w:tcPr>
            <w:tcW w:w="10435" w:type="dxa"/>
          </w:tcPr>
          <w:p w14:paraId="20593FB0" w14:textId="77777777" w:rsidR="005F3686" w:rsidRPr="00FB0E06" w:rsidRDefault="005F3686" w:rsidP="003A7C37">
            <w:pPr>
              <w:rPr>
                <w:rFonts w:ascii="Gill Sans MT" w:hAnsi="Gill Sans MT"/>
              </w:rPr>
            </w:pPr>
            <w:r w:rsidRPr="00FB0E06">
              <w:rPr>
                <w:rFonts w:ascii="Gill Sans MT" w:hAnsi="Gill Sans MT"/>
              </w:rPr>
              <w:t>Automotive Development Policy 2016-2021 (</w:t>
            </w:r>
            <w:r>
              <w:rPr>
                <w:rFonts w:ascii="Gill Sans MT" w:hAnsi="Gill Sans MT"/>
              </w:rPr>
              <w:t>ADP 2016</w:t>
            </w:r>
            <w:r w:rsidRPr="00FB0E06">
              <w:rPr>
                <w:rFonts w:ascii="Gill Sans MT" w:hAnsi="Gill Sans MT"/>
              </w:rPr>
              <w:t>)</w:t>
            </w:r>
          </w:p>
        </w:tc>
      </w:tr>
      <w:tr w:rsidR="005F3686" w:rsidRPr="00FB0E06" w14:paraId="22EDBC22" w14:textId="77777777" w:rsidTr="003A7C37">
        <w:tc>
          <w:tcPr>
            <w:tcW w:w="355" w:type="dxa"/>
            <w:shd w:val="clear" w:color="auto" w:fill="E2EFD9" w:themeFill="accent6" w:themeFillTint="33"/>
          </w:tcPr>
          <w:p w14:paraId="12651346" w14:textId="77777777" w:rsidR="005F3686" w:rsidRPr="00FB0E06" w:rsidRDefault="005F3686" w:rsidP="003A7C37">
            <w:pPr>
              <w:rPr>
                <w:rFonts w:ascii="Gill Sans MT" w:hAnsi="Gill Sans MT"/>
              </w:rPr>
            </w:pPr>
          </w:p>
        </w:tc>
        <w:tc>
          <w:tcPr>
            <w:tcW w:w="10435" w:type="dxa"/>
          </w:tcPr>
          <w:p w14:paraId="4AA123F8" w14:textId="77777777" w:rsidR="005F3686" w:rsidRPr="00FB0E06" w:rsidRDefault="005F3686" w:rsidP="003A7C37">
            <w:pPr>
              <w:rPr>
                <w:rFonts w:ascii="Gill Sans MT" w:hAnsi="Gill Sans MT"/>
              </w:rPr>
            </w:pPr>
            <w:r>
              <w:rPr>
                <w:rFonts w:ascii="Gill Sans MT" w:hAnsi="Gill Sans MT"/>
              </w:rPr>
              <w:t>SRO 644(1)/2018 (May 24, 2018)</w:t>
            </w:r>
          </w:p>
        </w:tc>
      </w:tr>
    </w:tbl>
    <w:p w14:paraId="6FC02538" w14:textId="720D8AB8" w:rsidR="00717DF7" w:rsidRDefault="005F3686" w:rsidP="005133FA">
      <w:pPr>
        <w:rPr>
          <w:rFonts w:ascii="Gill Sans MT" w:hAnsi="Gill Sans MT"/>
        </w:rPr>
      </w:pPr>
      <w:r w:rsidRPr="00FB0E06">
        <w:rPr>
          <w:rFonts w:ascii="Gill Sans MT" w:hAnsi="Gill Sans MT"/>
          <w:b/>
        </w:rPr>
        <w:t>Note:</w:t>
      </w:r>
      <w:r w:rsidRPr="00FB0E06">
        <w:rPr>
          <w:rFonts w:ascii="Gill Sans MT" w:hAnsi="Gill Sans MT"/>
        </w:rPr>
        <w:tab/>
        <w:t>CKD: Completely knocked-down</w:t>
      </w:r>
      <w:r w:rsidRPr="00FB0E06">
        <w:rPr>
          <w:rFonts w:ascii="Gill Sans MT" w:hAnsi="Gill Sans MT"/>
        </w:rPr>
        <w:br/>
        <w:t>CBU: Complete built-up unit</w:t>
      </w:r>
      <w:r w:rsidRPr="00FB0E06">
        <w:rPr>
          <w:rFonts w:ascii="Gill Sans MT" w:hAnsi="Gill Sans MT"/>
        </w:rPr>
        <w:br/>
        <w:t>CD: Customs duty</w:t>
      </w:r>
      <w:r w:rsidRPr="00FB0E06">
        <w:rPr>
          <w:rFonts w:ascii="Gill Sans MT" w:hAnsi="Gill Sans MT"/>
        </w:rPr>
        <w:br/>
        <w:t>GST: General sales tax</w:t>
      </w:r>
      <w:r>
        <w:rPr>
          <w:rFonts w:ascii="Gill Sans MT" w:hAnsi="Gill Sans MT"/>
        </w:rPr>
        <w:br/>
        <w:t>HEV: Hybrid electric vehicle</w:t>
      </w:r>
      <w:r>
        <w:rPr>
          <w:rFonts w:ascii="Gill Sans MT" w:hAnsi="Gill Sans MT"/>
        </w:rPr>
        <w:br/>
        <w:t>PHEV: Plug-in hybrid electric vehicle</w:t>
      </w:r>
    </w:p>
    <w:p w14:paraId="0C8FB6C6" w14:textId="75F90F4C" w:rsidR="005F3686" w:rsidRPr="00717DF7" w:rsidRDefault="005F3686" w:rsidP="005F3686">
      <w:pPr>
        <w:pStyle w:val="Caption"/>
        <w:rPr>
          <w:bCs/>
        </w:rPr>
      </w:pPr>
      <w:r>
        <w:t>Source: Sustainable Energy for Pakistan (SEP) Project, 2020.</w:t>
      </w:r>
    </w:p>
    <w:p w14:paraId="60B6AB1E" w14:textId="77777777" w:rsidR="00F61E29"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p w14:paraId="6D317B34" w14:textId="08FF0286" w:rsidR="00135732" w:rsidRDefault="00F61E29" w:rsidP="005133FA">
      <w:r>
        <w:rPr>
          <w:noProof/>
        </w:rPr>
        <w:lastRenderedPageBreak/>
        <w:drawing>
          <wp:anchor distT="0" distB="0" distL="114300" distR="114300" simplePos="0" relativeHeight="251658240" behindDoc="0" locked="0" layoutInCell="1" allowOverlap="1" wp14:anchorId="345FF703" wp14:editId="60E5BD2B">
            <wp:simplePos x="0" y="0"/>
            <wp:positionH relativeFrom="column">
              <wp:posOffset>4285753</wp:posOffset>
            </wp:positionH>
            <wp:positionV relativeFrom="paragraph">
              <wp:posOffset>580</wp:posOffset>
            </wp:positionV>
            <wp:extent cx="3371215" cy="2520066"/>
            <wp:effectExtent l="0" t="0" r="635" b="13970"/>
            <wp:wrapSquare wrapText="bothSides"/>
            <wp:docPr id="6" name="Chart 6">
              <a:extLst xmlns:a="http://schemas.openxmlformats.org/drawingml/2006/main">
                <a:ext uri="{FF2B5EF4-FFF2-40B4-BE49-F238E27FC236}">
                  <a16:creationId xmlns:a16="http://schemas.microsoft.com/office/drawing/2014/main" id="{1B47BC76-B997-402D-A534-2C98C5B46F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3D565F">
        <w:rPr>
          <w:noProof/>
        </w:rPr>
        <w:drawing>
          <wp:anchor distT="0" distB="0" distL="114300" distR="114300" simplePos="0" relativeHeight="251660288" behindDoc="0" locked="0" layoutInCell="1" allowOverlap="1" wp14:anchorId="1CD54E07" wp14:editId="1B62C215">
            <wp:simplePos x="0" y="0"/>
            <wp:positionH relativeFrom="column">
              <wp:posOffset>4285615</wp:posOffset>
            </wp:positionH>
            <wp:positionV relativeFrom="paragraph">
              <wp:posOffset>3625215</wp:posOffset>
            </wp:positionV>
            <wp:extent cx="3371215" cy="2296160"/>
            <wp:effectExtent l="0" t="0" r="635" b="8890"/>
            <wp:wrapSquare wrapText="bothSides"/>
            <wp:docPr id="9" name="Chart 9">
              <a:extLst xmlns:a="http://schemas.openxmlformats.org/drawingml/2006/main">
                <a:ext uri="{FF2B5EF4-FFF2-40B4-BE49-F238E27FC236}">
                  <a16:creationId xmlns:a16="http://schemas.microsoft.com/office/drawing/2014/main" id="{673DFED4-6ED3-47C8-821E-43B5829DEA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3D565F">
        <w:rPr>
          <w:noProof/>
        </w:rPr>
        <w:drawing>
          <wp:anchor distT="0" distB="0" distL="114300" distR="114300" simplePos="0" relativeHeight="251659264" behindDoc="0" locked="0" layoutInCell="1" allowOverlap="1" wp14:anchorId="0F10D8F0" wp14:editId="59B2D9E1">
            <wp:simplePos x="0" y="0"/>
            <wp:positionH relativeFrom="column">
              <wp:posOffset>4285615</wp:posOffset>
            </wp:positionH>
            <wp:positionV relativeFrom="paragraph">
              <wp:posOffset>1772920</wp:posOffset>
            </wp:positionV>
            <wp:extent cx="3371215" cy="2559685"/>
            <wp:effectExtent l="0" t="0" r="635" b="12065"/>
            <wp:wrapSquare wrapText="bothSides"/>
            <wp:docPr id="7" name="Chart 7">
              <a:extLst xmlns:a="http://schemas.openxmlformats.org/drawingml/2006/main">
                <a:ext uri="{FF2B5EF4-FFF2-40B4-BE49-F238E27FC236}">
                  <a16:creationId xmlns:a16="http://schemas.microsoft.com/office/drawing/2014/main" id="{211F3777-C9C5-48FB-9638-DBCC7AE505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tbl>
      <w:tblPr>
        <w:tblW w:w="5407" w:type="dxa"/>
        <w:tblLook w:val="04A0" w:firstRow="1" w:lastRow="0" w:firstColumn="1" w:lastColumn="0" w:noHBand="0" w:noVBand="1"/>
      </w:tblPr>
      <w:tblGrid>
        <w:gridCol w:w="2193"/>
        <w:gridCol w:w="803"/>
        <w:gridCol w:w="803"/>
        <w:gridCol w:w="803"/>
        <w:gridCol w:w="805"/>
      </w:tblGrid>
      <w:tr w:rsidR="005133FA" w:rsidRPr="0051193B" w14:paraId="42244F24" w14:textId="77777777" w:rsidTr="00135732">
        <w:trPr>
          <w:trHeight w:val="355"/>
        </w:trPr>
        <w:tc>
          <w:tcPr>
            <w:tcW w:w="2193" w:type="dxa"/>
            <w:tcBorders>
              <w:top w:val="nil"/>
              <w:left w:val="nil"/>
              <w:bottom w:val="nil"/>
              <w:right w:val="nil"/>
            </w:tcBorders>
            <w:shd w:val="clear" w:color="auto" w:fill="auto"/>
            <w:noWrap/>
            <w:vAlign w:val="bottom"/>
            <w:hideMark/>
          </w:tcPr>
          <w:p w14:paraId="5F7E029F" w14:textId="77777777" w:rsidR="00135732"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 xml:space="preserve">Base Case </w:t>
            </w:r>
          </w:p>
          <w:p w14:paraId="64F10105" w14:textId="13CDF6B4"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no localization)</w:t>
            </w:r>
          </w:p>
        </w:tc>
        <w:tc>
          <w:tcPr>
            <w:tcW w:w="803"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803"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135732">
        <w:trPr>
          <w:trHeight w:val="308"/>
        </w:trPr>
        <w:tc>
          <w:tcPr>
            <w:tcW w:w="2193"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803"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803"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803"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803"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135732">
        <w:trPr>
          <w:trHeight w:val="308"/>
        </w:trPr>
        <w:tc>
          <w:tcPr>
            <w:tcW w:w="2193"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803"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803"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803"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803"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803"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803"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803"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803"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803"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803"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803"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803"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803"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135732">
        <w:trPr>
          <w:trHeight w:val="355"/>
        </w:trPr>
        <w:tc>
          <w:tcPr>
            <w:tcW w:w="2193" w:type="dxa"/>
            <w:tcBorders>
              <w:top w:val="nil"/>
              <w:left w:val="single" w:sz="8" w:space="0" w:color="auto"/>
              <w:bottom w:val="single" w:sz="8" w:space="0" w:color="auto"/>
              <w:right w:val="nil"/>
            </w:tcBorders>
            <w:shd w:val="clear" w:color="auto" w:fill="auto"/>
            <w:noWrap/>
            <w:vAlign w:val="center"/>
            <w:hideMark/>
          </w:tcPr>
          <w:p w14:paraId="0F9686C1" w14:textId="2753A185"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803" w:type="dxa"/>
            <w:tcBorders>
              <w:top w:val="nil"/>
              <w:left w:val="nil"/>
              <w:bottom w:val="single" w:sz="8" w:space="0" w:color="auto"/>
              <w:right w:val="nil"/>
            </w:tcBorders>
            <w:shd w:val="clear" w:color="auto" w:fill="auto"/>
            <w:noWrap/>
            <w:vAlign w:val="bottom"/>
            <w:hideMark/>
          </w:tcPr>
          <w:p w14:paraId="1CBC48CC" w14:textId="1B7EC1C0"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single" w:sz="8" w:space="0" w:color="auto"/>
              <w:right w:val="nil"/>
            </w:tcBorders>
            <w:shd w:val="clear" w:color="auto" w:fill="auto"/>
            <w:noWrap/>
            <w:vAlign w:val="bottom"/>
            <w:hideMark/>
          </w:tcPr>
          <w:p w14:paraId="7E4173CD" w14:textId="710B015E"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single" w:sz="8" w:space="0" w:color="auto"/>
              <w:right w:val="nil"/>
            </w:tcBorders>
            <w:shd w:val="clear" w:color="auto" w:fill="auto"/>
            <w:noWrap/>
            <w:vAlign w:val="bottom"/>
            <w:hideMark/>
          </w:tcPr>
          <w:p w14:paraId="30047A6E" w14:textId="37632A7D"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803" w:type="dxa"/>
            <w:tcBorders>
              <w:top w:val="nil"/>
              <w:left w:val="nil"/>
              <w:bottom w:val="single" w:sz="8" w:space="0" w:color="auto"/>
              <w:right w:val="single" w:sz="8" w:space="0" w:color="auto"/>
            </w:tcBorders>
            <w:shd w:val="clear" w:color="auto" w:fill="auto"/>
            <w:noWrap/>
            <w:vAlign w:val="bottom"/>
            <w:hideMark/>
          </w:tcPr>
          <w:p w14:paraId="36D9AAA6" w14:textId="4B65D3C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135732">
        <w:trPr>
          <w:trHeight w:val="308"/>
        </w:trPr>
        <w:tc>
          <w:tcPr>
            <w:tcW w:w="2193"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803"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135732">
        <w:trPr>
          <w:trHeight w:val="355"/>
        </w:trPr>
        <w:tc>
          <w:tcPr>
            <w:tcW w:w="2193"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803"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803"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135732">
        <w:trPr>
          <w:trHeight w:val="308"/>
        </w:trPr>
        <w:tc>
          <w:tcPr>
            <w:tcW w:w="2193"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803"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803"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803"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803"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803"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803"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803"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803"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803"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803"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803"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803"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803"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803"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803"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803"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803"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803"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803"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803"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135732">
        <w:trPr>
          <w:trHeight w:val="355"/>
        </w:trPr>
        <w:tc>
          <w:tcPr>
            <w:tcW w:w="2193"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803"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803"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803"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135732">
        <w:trPr>
          <w:trHeight w:val="339"/>
        </w:trPr>
        <w:tc>
          <w:tcPr>
            <w:tcW w:w="2193"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803"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135732">
        <w:trPr>
          <w:trHeight w:val="339"/>
        </w:trPr>
        <w:tc>
          <w:tcPr>
            <w:tcW w:w="2193"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214"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135732">
        <w:trPr>
          <w:trHeight w:val="308"/>
        </w:trPr>
        <w:tc>
          <w:tcPr>
            <w:tcW w:w="2193"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803"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803"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803"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803"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803"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803"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803"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803"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803"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803"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803"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803"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803"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803"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803"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803"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803"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803"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803"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Buses</w:t>
            </w:r>
          </w:p>
        </w:tc>
        <w:tc>
          <w:tcPr>
            <w:tcW w:w="803"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803"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803"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135732">
        <w:trPr>
          <w:trHeight w:val="355"/>
        </w:trPr>
        <w:tc>
          <w:tcPr>
            <w:tcW w:w="2193"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803"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803"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803"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lastRenderedPageBreak/>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We calculate new tax, duty, and fee multipliers for purchase costs to show the effect of each policy lever, and run these on top of the high and low cases above.</w:t>
      </w:r>
    </w:p>
    <w:sectPr w:rsidR="005133FA" w:rsidRPr="0051193B" w:rsidSect="005D1AF4">
      <w:headerReference w:type="default" r:id="rId19"/>
      <w:footerReference w:type="default" r:id="rId2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95F4C" w14:textId="77777777" w:rsidR="00011874" w:rsidRDefault="00011874" w:rsidP="00F7514B">
      <w:pPr>
        <w:spacing w:after="0" w:line="240" w:lineRule="auto"/>
      </w:pPr>
      <w:r>
        <w:separator/>
      </w:r>
    </w:p>
  </w:endnote>
  <w:endnote w:type="continuationSeparator" w:id="0">
    <w:p w14:paraId="1719C81C" w14:textId="77777777" w:rsidR="00011874" w:rsidRDefault="00011874"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6F5CFF"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6F5CFF" w:rsidRPr="00713220" w:rsidRDefault="006F5CFF"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6F5CFF"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6F5CFF" w:rsidRPr="006440D5" w:rsidRDefault="006F5CFF" w:rsidP="00843BE2">
            <w:pPr>
              <w:pStyle w:val="ListParagraph"/>
              <w:spacing w:after="0" w:line="240" w:lineRule="auto"/>
              <w:rPr>
                <w:rFonts w:eastAsia="Times New Roman" w:cstheme="minorHAnsi"/>
                <w:color w:val="000000"/>
                <w:sz w:val="20"/>
                <w:szCs w:val="20"/>
              </w:rPr>
            </w:pPr>
          </w:p>
        </w:tc>
      </w:tr>
      <w:tr w:rsidR="006F5CFF"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6F5CFF" w:rsidRPr="006440D5" w:rsidRDefault="006F5CFF"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6F5CFF"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6F5CFF" w:rsidRPr="00D05018" w:rsidRDefault="006F5CFF" w:rsidP="00D05018">
            <w:pPr>
              <w:spacing w:after="0" w:line="240" w:lineRule="auto"/>
              <w:rPr>
                <w:rFonts w:eastAsia="Times New Roman" w:cstheme="minorHAnsi"/>
                <w:color w:val="000000"/>
                <w:sz w:val="20"/>
                <w:szCs w:val="20"/>
              </w:rPr>
            </w:pPr>
          </w:p>
        </w:tc>
      </w:tr>
      <w:tr w:rsidR="006F5CFF"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6F5CFF" w:rsidRPr="006440D5" w:rsidRDefault="006F5CFF"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6F5CFF" w:rsidRPr="006440D5" w:rsidRDefault="006F5CFF" w:rsidP="00315409">
      <w:pPr>
        <w:pStyle w:val="EndnoteText"/>
      </w:pPr>
    </w:p>
  </w:endnote>
  <w:endnote w:id="2">
    <w:p w14:paraId="21122BC2" w14:textId="77777777" w:rsidR="006F5CFF" w:rsidRDefault="006F5CFF"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6F5CFF" w:rsidRDefault="006F5C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6F5CFF" w:rsidRDefault="006F5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E3E75" w14:textId="77777777" w:rsidR="00011874" w:rsidRDefault="00011874" w:rsidP="00F7514B">
      <w:pPr>
        <w:spacing w:after="0" w:line="240" w:lineRule="auto"/>
      </w:pPr>
      <w:r>
        <w:separator/>
      </w:r>
    </w:p>
  </w:footnote>
  <w:footnote w:type="continuationSeparator" w:id="0">
    <w:p w14:paraId="1B174EDF" w14:textId="77777777" w:rsidR="00011874" w:rsidRDefault="00011874" w:rsidP="00F7514B">
      <w:pPr>
        <w:spacing w:after="0" w:line="240" w:lineRule="auto"/>
      </w:pPr>
      <w:r>
        <w:continuationSeparator/>
      </w:r>
    </w:p>
  </w:footnote>
  <w:footnote w:id="1">
    <w:p w14:paraId="1EF90BC1" w14:textId="77777777" w:rsidR="006F5CFF" w:rsidRDefault="006F5CFF"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6F5CFF" w:rsidRDefault="006F5CFF">
      <w:pPr>
        <w:pStyle w:val="FootnoteText"/>
      </w:pPr>
      <w:r>
        <w:rPr>
          <w:rStyle w:val="FootnoteReference"/>
        </w:rPr>
        <w:footnoteRef/>
      </w:r>
      <w:r>
        <w:t xml:space="preserve"> See appendix A.3 for details on updates to transportation assumptions.</w:t>
      </w:r>
    </w:p>
  </w:footnote>
  <w:footnote w:id="3">
    <w:p w14:paraId="45B9BE5B" w14:textId="28A62559" w:rsidR="006F5CFF" w:rsidRDefault="006F5CFF">
      <w:pPr>
        <w:pStyle w:val="FootnoteText"/>
      </w:pPr>
      <w:r>
        <w:rPr>
          <w:rStyle w:val="FootnoteReference"/>
        </w:rPr>
        <w:footnoteRef/>
      </w:r>
      <w:r>
        <w:t xml:space="preserve"> See Appendix B.1 for details.</w:t>
      </w:r>
    </w:p>
  </w:footnote>
  <w:footnote w:id="4">
    <w:p w14:paraId="3A120C57" w14:textId="16AF8EBC" w:rsidR="006F5CFF" w:rsidRDefault="006F5CFF">
      <w:pPr>
        <w:pStyle w:val="FootnoteText"/>
      </w:pPr>
      <w:r>
        <w:rPr>
          <w:rStyle w:val="FootnoteReference"/>
        </w:rPr>
        <w:footnoteRef/>
      </w:r>
      <w:r>
        <w:t xml:space="preserve"> We saw signs that intracity busing was significantly reduced in Pakistan compared to India and China, due to cultural preference.  While our data was not conclusive enough to modify share weights determining modal split, busing in some cities has been unreliable enough and 2 and 3 wheelers cheap enough that many have chosen that route. </w:t>
      </w:r>
    </w:p>
  </w:footnote>
  <w:footnote w:id="5">
    <w:p w14:paraId="089B0111" w14:textId="4A087DC1" w:rsidR="006F5CFF" w:rsidRDefault="006F5CFF">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6">
    <w:p w14:paraId="64EB7F36" w14:textId="4084A34A" w:rsidR="006F5CFF" w:rsidRDefault="006F5CFF">
      <w:pPr>
        <w:pStyle w:val="FootnoteText"/>
      </w:pPr>
      <w:r>
        <w:rPr>
          <w:rStyle w:val="FootnoteReference"/>
        </w:rPr>
        <w:footnoteRef/>
      </w:r>
      <w:r>
        <w:t xml:space="preserve"> Note: </w:t>
      </w:r>
      <w:r w:rsidRPr="00083686">
        <w:t>Emissions factors are assumed to decrease over time, based on the general understanding that pollutant control technologies are deployed as per-capita GDP rises.</w:t>
      </w:r>
      <w:r>
        <w:t xml:space="preserve"> Energy intensity of ICEVs is also assumed to decrease over time (see Appendix A.3.1).</w:t>
      </w:r>
    </w:p>
  </w:footnote>
  <w:footnote w:id="7">
    <w:p w14:paraId="294D9528" w14:textId="77777777" w:rsidR="006F5CFF" w:rsidRDefault="006F5CFF" w:rsidP="00E8474E">
      <w:pPr>
        <w:pStyle w:val="FootnoteText"/>
      </w:pPr>
      <w:r w:rsidRPr="00713D82">
        <w:rPr>
          <w:rStyle w:val="FootnoteReference"/>
          <w:highlight w:val="yellow"/>
        </w:rPr>
        <w:footnoteRef/>
      </w:r>
      <w:r w:rsidRPr="00713D82">
        <w:rPr>
          <w:highlight w:val="yellow"/>
        </w:rPr>
        <w:t xml:space="preserve"> Check the reasoning/sources behind these changes (and whether these should still be used as baseline assumptions in all scenarios).</w:t>
      </w:r>
    </w:p>
  </w:footnote>
  <w:footnote w:id="8">
    <w:p w14:paraId="3F44B139" w14:textId="77777777" w:rsidR="006F5CFF" w:rsidRPr="00DA38D4" w:rsidRDefault="006F5CFF"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6F5CFF" w:rsidRDefault="006F5CFF" w:rsidP="00E8474E">
      <w:pPr>
        <w:pStyle w:val="FootnoteText"/>
      </w:pPr>
    </w:p>
  </w:footnote>
  <w:footnote w:id="9">
    <w:p w14:paraId="109E79B4" w14:textId="59C077CE" w:rsidR="006F5CFF" w:rsidRDefault="006F5CFF">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10">
    <w:p w14:paraId="4FFC9BDF" w14:textId="4A5DC3E2" w:rsidR="006F5CFF" w:rsidRDefault="006F5CFF">
      <w:pPr>
        <w:pStyle w:val="FootnoteText"/>
      </w:pPr>
      <w:r>
        <w:rPr>
          <w:rStyle w:val="FootnoteReference"/>
        </w:rPr>
        <w:footnoteRef/>
      </w:r>
      <w:r>
        <w:t xml:space="preserve"> Note that share weights do not include consumer behaviors like a higher discount rate applied to future costs savings, which persists even with mature technologies. For this reason, we perform a separate sensitivity to model higher perceived costs of EVs (see appendix B.2).</w:t>
      </w:r>
    </w:p>
  </w:footnote>
  <w:footnote w:id="11">
    <w:p w14:paraId="0A2C1632" w14:textId="6DCECA50" w:rsidR="006F5CFF" w:rsidRPr="008D7301" w:rsidRDefault="006F5CFF"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11},"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11},"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11},"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11},"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6F5CFF" w:rsidRDefault="006F5CFF">
      <w:pPr>
        <w:pStyle w:val="FootnoteText"/>
      </w:pPr>
    </w:p>
  </w:footnote>
  <w:footnote w:id="12">
    <w:p w14:paraId="01FD0366" w14:textId="77777777" w:rsidR="006F5CFF" w:rsidRDefault="006F5CFF"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3">
    <w:p w14:paraId="6278110E" w14:textId="77777777" w:rsidR="006F5CFF" w:rsidRDefault="006F5CFF"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F5CFF" w:rsidRPr="00F7514B" w:rsidRDefault="006F5CFF"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225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12"/>
  </w:num>
  <w:num w:numId="3">
    <w:abstractNumId w:val="16"/>
  </w:num>
  <w:num w:numId="4">
    <w:abstractNumId w:val="17"/>
  </w:num>
  <w:num w:numId="5">
    <w:abstractNumId w:val="1"/>
  </w:num>
  <w:num w:numId="6">
    <w:abstractNumId w:val="6"/>
  </w:num>
  <w:num w:numId="7">
    <w:abstractNumId w:val="15"/>
  </w:num>
  <w:num w:numId="8">
    <w:abstractNumId w:val="7"/>
  </w:num>
  <w:num w:numId="9">
    <w:abstractNumId w:val="19"/>
  </w:num>
  <w:num w:numId="10">
    <w:abstractNumId w:val="9"/>
  </w:num>
  <w:num w:numId="11">
    <w:abstractNumId w:val="11"/>
  </w:num>
  <w:num w:numId="12">
    <w:abstractNumId w:val="18"/>
  </w:num>
  <w:num w:numId="13">
    <w:abstractNumId w:val="22"/>
  </w:num>
  <w:num w:numId="14">
    <w:abstractNumId w:val="21"/>
  </w:num>
  <w:num w:numId="15">
    <w:abstractNumId w:val="28"/>
  </w:num>
  <w:num w:numId="16">
    <w:abstractNumId w:val="10"/>
  </w:num>
  <w:num w:numId="17">
    <w:abstractNumId w:val="20"/>
  </w:num>
  <w:num w:numId="18">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30"/>
  </w:num>
  <w:num w:numId="21">
    <w:abstractNumId w:val="14"/>
  </w:num>
  <w:num w:numId="22">
    <w:abstractNumId w:val="14"/>
  </w:num>
  <w:num w:numId="23">
    <w:abstractNumId w:val="27"/>
  </w:num>
  <w:num w:numId="24">
    <w:abstractNumId w:val="24"/>
  </w:num>
  <w:num w:numId="25">
    <w:abstractNumId w:val="14"/>
  </w:num>
  <w:num w:numId="26">
    <w:abstractNumId w:val="14"/>
  </w:num>
  <w:num w:numId="27">
    <w:abstractNumId w:val="14"/>
  </w:num>
  <w:num w:numId="28">
    <w:abstractNumId w:val="14"/>
  </w:num>
  <w:num w:numId="29">
    <w:abstractNumId w:val="13"/>
  </w:num>
  <w:num w:numId="30">
    <w:abstractNumId w:val="14"/>
  </w:num>
  <w:num w:numId="31">
    <w:abstractNumId w:val="26"/>
  </w:num>
  <w:num w:numId="32">
    <w:abstractNumId w:val="23"/>
  </w:num>
  <w:num w:numId="33">
    <w:abstractNumId w:val="2"/>
  </w:num>
  <w:num w:numId="34">
    <w:abstractNumId w:val="25"/>
  </w:num>
  <w:num w:numId="35">
    <w:abstractNumId w:val="3"/>
  </w:num>
  <w:num w:numId="36">
    <w:abstractNumId w:val="8"/>
  </w:num>
  <w:num w:numId="37">
    <w:abstractNumId w:val="4"/>
  </w:num>
  <w:num w:numId="38">
    <w:abstractNumId w:val="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1874"/>
    <w:rsid w:val="00013055"/>
    <w:rsid w:val="00016545"/>
    <w:rsid w:val="00026CE2"/>
    <w:rsid w:val="00030393"/>
    <w:rsid w:val="0003055B"/>
    <w:rsid w:val="00040CE5"/>
    <w:rsid w:val="000412D9"/>
    <w:rsid w:val="0004250A"/>
    <w:rsid w:val="00044DD1"/>
    <w:rsid w:val="00045E69"/>
    <w:rsid w:val="00047A1E"/>
    <w:rsid w:val="0005466F"/>
    <w:rsid w:val="00061881"/>
    <w:rsid w:val="0006211A"/>
    <w:rsid w:val="0006309C"/>
    <w:rsid w:val="00063892"/>
    <w:rsid w:val="00063C02"/>
    <w:rsid w:val="00066F3F"/>
    <w:rsid w:val="00070802"/>
    <w:rsid w:val="00072ED7"/>
    <w:rsid w:val="00074464"/>
    <w:rsid w:val="000759E9"/>
    <w:rsid w:val="00076D6B"/>
    <w:rsid w:val="0008195D"/>
    <w:rsid w:val="000823DC"/>
    <w:rsid w:val="00083686"/>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D5EDE"/>
    <w:rsid w:val="000E2AAD"/>
    <w:rsid w:val="000E2B62"/>
    <w:rsid w:val="000F29DA"/>
    <w:rsid w:val="000F478A"/>
    <w:rsid w:val="000F4ED1"/>
    <w:rsid w:val="000F5B26"/>
    <w:rsid w:val="000F7256"/>
    <w:rsid w:val="00102E7E"/>
    <w:rsid w:val="00103C29"/>
    <w:rsid w:val="001103E1"/>
    <w:rsid w:val="001127C7"/>
    <w:rsid w:val="00112CEB"/>
    <w:rsid w:val="001160A3"/>
    <w:rsid w:val="00120D8E"/>
    <w:rsid w:val="00122D0B"/>
    <w:rsid w:val="00126E84"/>
    <w:rsid w:val="001332E3"/>
    <w:rsid w:val="00133EC8"/>
    <w:rsid w:val="00135732"/>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0A19"/>
    <w:rsid w:val="00183691"/>
    <w:rsid w:val="0018493F"/>
    <w:rsid w:val="0019239C"/>
    <w:rsid w:val="00194882"/>
    <w:rsid w:val="00195133"/>
    <w:rsid w:val="00195BFF"/>
    <w:rsid w:val="001A1884"/>
    <w:rsid w:val="001A605C"/>
    <w:rsid w:val="001B37B9"/>
    <w:rsid w:val="001B4039"/>
    <w:rsid w:val="001B4CB4"/>
    <w:rsid w:val="001C240F"/>
    <w:rsid w:val="001C6294"/>
    <w:rsid w:val="001D437E"/>
    <w:rsid w:val="001D6264"/>
    <w:rsid w:val="001D6D1F"/>
    <w:rsid w:val="001E0630"/>
    <w:rsid w:val="001F18BE"/>
    <w:rsid w:val="001F1AC3"/>
    <w:rsid w:val="001F2638"/>
    <w:rsid w:val="001F5AEB"/>
    <w:rsid w:val="001F71E0"/>
    <w:rsid w:val="001F78A4"/>
    <w:rsid w:val="002013A7"/>
    <w:rsid w:val="002033FB"/>
    <w:rsid w:val="00203C52"/>
    <w:rsid w:val="00203DB4"/>
    <w:rsid w:val="002049F3"/>
    <w:rsid w:val="002066E0"/>
    <w:rsid w:val="00207A1B"/>
    <w:rsid w:val="00210679"/>
    <w:rsid w:val="00214504"/>
    <w:rsid w:val="00215135"/>
    <w:rsid w:val="002169F3"/>
    <w:rsid w:val="00220DDC"/>
    <w:rsid w:val="002232A7"/>
    <w:rsid w:val="00226A2A"/>
    <w:rsid w:val="00231B1C"/>
    <w:rsid w:val="0023378D"/>
    <w:rsid w:val="00236EFB"/>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3AAE"/>
    <w:rsid w:val="002A74D2"/>
    <w:rsid w:val="002B3433"/>
    <w:rsid w:val="002B66D6"/>
    <w:rsid w:val="002C165D"/>
    <w:rsid w:val="002C2A75"/>
    <w:rsid w:val="002C3552"/>
    <w:rsid w:val="002C50E4"/>
    <w:rsid w:val="002D0332"/>
    <w:rsid w:val="002D3C3F"/>
    <w:rsid w:val="002D7189"/>
    <w:rsid w:val="002D774A"/>
    <w:rsid w:val="002E180F"/>
    <w:rsid w:val="002E76D3"/>
    <w:rsid w:val="002F26A3"/>
    <w:rsid w:val="002F6175"/>
    <w:rsid w:val="00300937"/>
    <w:rsid w:val="00301287"/>
    <w:rsid w:val="00304CC0"/>
    <w:rsid w:val="003134E5"/>
    <w:rsid w:val="00314D9D"/>
    <w:rsid w:val="00315409"/>
    <w:rsid w:val="003201B3"/>
    <w:rsid w:val="00324B12"/>
    <w:rsid w:val="0032503F"/>
    <w:rsid w:val="003264AF"/>
    <w:rsid w:val="00336270"/>
    <w:rsid w:val="003447CD"/>
    <w:rsid w:val="003456D9"/>
    <w:rsid w:val="0035001F"/>
    <w:rsid w:val="00350B6F"/>
    <w:rsid w:val="00355CDE"/>
    <w:rsid w:val="003566F0"/>
    <w:rsid w:val="003568E7"/>
    <w:rsid w:val="003571F6"/>
    <w:rsid w:val="00360777"/>
    <w:rsid w:val="00365605"/>
    <w:rsid w:val="00365DD8"/>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6930"/>
    <w:rsid w:val="003A7864"/>
    <w:rsid w:val="003A7C1F"/>
    <w:rsid w:val="003A7C37"/>
    <w:rsid w:val="003B19C7"/>
    <w:rsid w:val="003B3416"/>
    <w:rsid w:val="003B4120"/>
    <w:rsid w:val="003B4E7A"/>
    <w:rsid w:val="003B57C5"/>
    <w:rsid w:val="003C4840"/>
    <w:rsid w:val="003C6A7D"/>
    <w:rsid w:val="003C6A8B"/>
    <w:rsid w:val="003D25B1"/>
    <w:rsid w:val="003D565F"/>
    <w:rsid w:val="003D62BC"/>
    <w:rsid w:val="003E02C5"/>
    <w:rsid w:val="003E2431"/>
    <w:rsid w:val="003E4000"/>
    <w:rsid w:val="003E5385"/>
    <w:rsid w:val="003F0074"/>
    <w:rsid w:val="003F31E2"/>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81B7B"/>
    <w:rsid w:val="00492013"/>
    <w:rsid w:val="0049440A"/>
    <w:rsid w:val="00494D96"/>
    <w:rsid w:val="00495AF1"/>
    <w:rsid w:val="004A2861"/>
    <w:rsid w:val="004A6331"/>
    <w:rsid w:val="004B2A15"/>
    <w:rsid w:val="004B3255"/>
    <w:rsid w:val="004B41E7"/>
    <w:rsid w:val="004B6C44"/>
    <w:rsid w:val="004B70AE"/>
    <w:rsid w:val="004C56DA"/>
    <w:rsid w:val="004C591D"/>
    <w:rsid w:val="004C5E67"/>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0F3D"/>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671BC"/>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13F3"/>
    <w:rsid w:val="005B54CD"/>
    <w:rsid w:val="005C18AE"/>
    <w:rsid w:val="005C3F2B"/>
    <w:rsid w:val="005C4BC0"/>
    <w:rsid w:val="005C6420"/>
    <w:rsid w:val="005D0F7D"/>
    <w:rsid w:val="005D1AF4"/>
    <w:rsid w:val="005D26E4"/>
    <w:rsid w:val="005D2793"/>
    <w:rsid w:val="005D4729"/>
    <w:rsid w:val="005E651F"/>
    <w:rsid w:val="005F291C"/>
    <w:rsid w:val="005F3009"/>
    <w:rsid w:val="005F3686"/>
    <w:rsid w:val="005F4089"/>
    <w:rsid w:val="005F5180"/>
    <w:rsid w:val="005F64AB"/>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7E9"/>
    <w:rsid w:val="006E4F94"/>
    <w:rsid w:val="006F262D"/>
    <w:rsid w:val="006F5CFF"/>
    <w:rsid w:val="007025B8"/>
    <w:rsid w:val="00702AD6"/>
    <w:rsid w:val="00704B3F"/>
    <w:rsid w:val="007078CD"/>
    <w:rsid w:val="007120B7"/>
    <w:rsid w:val="00713D82"/>
    <w:rsid w:val="00713E77"/>
    <w:rsid w:val="007166DE"/>
    <w:rsid w:val="0071680C"/>
    <w:rsid w:val="00717DF7"/>
    <w:rsid w:val="00717EEE"/>
    <w:rsid w:val="00722185"/>
    <w:rsid w:val="007249F4"/>
    <w:rsid w:val="0072652E"/>
    <w:rsid w:val="0073119F"/>
    <w:rsid w:val="00735238"/>
    <w:rsid w:val="007354C6"/>
    <w:rsid w:val="00737AE5"/>
    <w:rsid w:val="00745451"/>
    <w:rsid w:val="00751211"/>
    <w:rsid w:val="00751BB4"/>
    <w:rsid w:val="00752A30"/>
    <w:rsid w:val="00752FC3"/>
    <w:rsid w:val="007537DC"/>
    <w:rsid w:val="007544DF"/>
    <w:rsid w:val="00755228"/>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68D5"/>
    <w:rsid w:val="007C78C7"/>
    <w:rsid w:val="007D0ADC"/>
    <w:rsid w:val="007D1B1D"/>
    <w:rsid w:val="007D2C75"/>
    <w:rsid w:val="007D4AE7"/>
    <w:rsid w:val="007D7E67"/>
    <w:rsid w:val="007E2862"/>
    <w:rsid w:val="007E2C0F"/>
    <w:rsid w:val="007E49FA"/>
    <w:rsid w:val="007F200E"/>
    <w:rsid w:val="007F28B7"/>
    <w:rsid w:val="00800F3F"/>
    <w:rsid w:val="008027F4"/>
    <w:rsid w:val="00803BC8"/>
    <w:rsid w:val="00805EE4"/>
    <w:rsid w:val="00810DBC"/>
    <w:rsid w:val="00811136"/>
    <w:rsid w:val="00817653"/>
    <w:rsid w:val="00820500"/>
    <w:rsid w:val="0082403E"/>
    <w:rsid w:val="00824F49"/>
    <w:rsid w:val="0082568E"/>
    <w:rsid w:val="00826E59"/>
    <w:rsid w:val="0082756C"/>
    <w:rsid w:val="00827DE4"/>
    <w:rsid w:val="008316A1"/>
    <w:rsid w:val="008324E2"/>
    <w:rsid w:val="00832F8F"/>
    <w:rsid w:val="00841602"/>
    <w:rsid w:val="0084277F"/>
    <w:rsid w:val="00843BE2"/>
    <w:rsid w:val="00846F66"/>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1F06"/>
    <w:rsid w:val="00922CD6"/>
    <w:rsid w:val="0092631E"/>
    <w:rsid w:val="0093014F"/>
    <w:rsid w:val="00930D11"/>
    <w:rsid w:val="009321A4"/>
    <w:rsid w:val="0093288B"/>
    <w:rsid w:val="009335D4"/>
    <w:rsid w:val="00934F3C"/>
    <w:rsid w:val="00936045"/>
    <w:rsid w:val="009433C8"/>
    <w:rsid w:val="009444EF"/>
    <w:rsid w:val="00946568"/>
    <w:rsid w:val="009479E9"/>
    <w:rsid w:val="00950A67"/>
    <w:rsid w:val="009517BB"/>
    <w:rsid w:val="0096045E"/>
    <w:rsid w:val="0096332E"/>
    <w:rsid w:val="00964D0B"/>
    <w:rsid w:val="00965EFA"/>
    <w:rsid w:val="00967177"/>
    <w:rsid w:val="009709CD"/>
    <w:rsid w:val="00971534"/>
    <w:rsid w:val="00974488"/>
    <w:rsid w:val="00977443"/>
    <w:rsid w:val="009803F8"/>
    <w:rsid w:val="0099184B"/>
    <w:rsid w:val="00996FD4"/>
    <w:rsid w:val="00997C3B"/>
    <w:rsid w:val="009B0722"/>
    <w:rsid w:val="009B2654"/>
    <w:rsid w:val="009B2AD4"/>
    <w:rsid w:val="009B4D33"/>
    <w:rsid w:val="009B6874"/>
    <w:rsid w:val="009B6959"/>
    <w:rsid w:val="009C2CD2"/>
    <w:rsid w:val="009C3DFD"/>
    <w:rsid w:val="009C4683"/>
    <w:rsid w:val="009C713A"/>
    <w:rsid w:val="009D6E59"/>
    <w:rsid w:val="009E0C19"/>
    <w:rsid w:val="009F015E"/>
    <w:rsid w:val="009F0532"/>
    <w:rsid w:val="009F359C"/>
    <w:rsid w:val="009F3CE8"/>
    <w:rsid w:val="009F4084"/>
    <w:rsid w:val="009F532C"/>
    <w:rsid w:val="009F5BEC"/>
    <w:rsid w:val="00A0035A"/>
    <w:rsid w:val="00A0048B"/>
    <w:rsid w:val="00A01B38"/>
    <w:rsid w:val="00A0678C"/>
    <w:rsid w:val="00A1298E"/>
    <w:rsid w:val="00A14E5D"/>
    <w:rsid w:val="00A20C5B"/>
    <w:rsid w:val="00A21285"/>
    <w:rsid w:val="00A379AF"/>
    <w:rsid w:val="00A37A68"/>
    <w:rsid w:val="00A41888"/>
    <w:rsid w:val="00A456FA"/>
    <w:rsid w:val="00A47439"/>
    <w:rsid w:val="00A50B70"/>
    <w:rsid w:val="00A54C9A"/>
    <w:rsid w:val="00A56392"/>
    <w:rsid w:val="00A57819"/>
    <w:rsid w:val="00A57ADE"/>
    <w:rsid w:val="00A6186B"/>
    <w:rsid w:val="00A61D85"/>
    <w:rsid w:val="00A66055"/>
    <w:rsid w:val="00A6614B"/>
    <w:rsid w:val="00A715A6"/>
    <w:rsid w:val="00A73337"/>
    <w:rsid w:val="00A7517D"/>
    <w:rsid w:val="00A77CC3"/>
    <w:rsid w:val="00A848DB"/>
    <w:rsid w:val="00A85AC7"/>
    <w:rsid w:val="00A868A0"/>
    <w:rsid w:val="00A922B8"/>
    <w:rsid w:val="00A92ED5"/>
    <w:rsid w:val="00A97700"/>
    <w:rsid w:val="00AA05BA"/>
    <w:rsid w:val="00AB05C9"/>
    <w:rsid w:val="00AB0CAE"/>
    <w:rsid w:val="00AB264B"/>
    <w:rsid w:val="00AB331A"/>
    <w:rsid w:val="00AB7F69"/>
    <w:rsid w:val="00AC1612"/>
    <w:rsid w:val="00AC7CB7"/>
    <w:rsid w:val="00AD01B4"/>
    <w:rsid w:val="00AD2792"/>
    <w:rsid w:val="00AD30C9"/>
    <w:rsid w:val="00AD53C3"/>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2D1"/>
    <w:rsid w:val="00B925BD"/>
    <w:rsid w:val="00B92A47"/>
    <w:rsid w:val="00BA0500"/>
    <w:rsid w:val="00BA2318"/>
    <w:rsid w:val="00BA290B"/>
    <w:rsid w:val="00BA2DE3"/>
    <w:rsid w:val="00BA4B01"/>
    <w:rsid w:val="00BA7F88"/>
    <w:rsid w:val="00BB2164"/>
    <w:rsid w:val="00BB5390"/>
    <w:rsid w:val="00BC2D73"/>
    <w:rsid w:val="00BC791E"/>
    <w:rsid w:val="00BD28E0"/>
    <w:rsid w:val="00BD4F6B"/>
    <w:rsid w:val="00BD61DA"/>
    <w:rsid w:val="00BE4217"/>
    <w:rsid w:val="00BE55BB"/>
    <w:rsid w:val="00BF01F8"/>
    <w:rsid w:val="00BF08E6"/>
    <w:rsid w:val="00BF182F"/>
    <w:rsid w:val="00BF19BA"/>
    <w:rsid w:val="00BF21EE"/>
    <w:rsid w:val="00BF3156"/>
    <w:rsid w:val="00BF6343"/>
    <w:rsid w:val="00BF657C"/>
    <w:rsid w:val="00C00010"/>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4F11"/>
    <w:rsid w:val="00C85374"/>
    <w:rsid w:val="00C87B95"/>
    <w:rsid w:val="00C91BC2"/>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D78BE"/>
    <w:rsid w:val="00CE00F6"/>
    <w:rsid w:val="00CE03DA"/>
    <w:rsid w:val="00CE5AD8"/>
    <w:rsid w:val="00CF6F84"/>
    <w:rsid w:val="00D04F7D"/>
    <w:rsid w:val="00D05018"/>
    <w:rsid w:val="00D12C26"/>
    <w:rsid w:val="00D14490"/>
    <w:rsid w:val="00D156C1"/>
    <w:rsid w:val="00D16865"/>
    <w:rsid w:val="00D17230"/>
    <w:rsid w:val="00D203F7"/>
    <w:rsid w:val="00D21CEF"/>
    <w:rsid w:val="00D2719B"/>
    <w:rsid w:val="00D32657"/>
    <w:rsid w:val="00D377BC"/>
    <w:rsid w:val="00D37A7C"/>
    <w:rsid w:val="00D40342"/>
    <w:rsid w:val="00D41089"/>
    <w:rsid w:val="00D455CE"/>
    <w:rsid w:val="00D45FDD"/>
    <w:rsid w:val="00D50503"/>
    <w:rsid w:val="00D51811"/>
    <w:rsid w:val="00D51B8B"/>
    <w:rsid w:val="00D55B64"/>
    <w:rsid w:val="00D60292"/>
    <w:rsid w:val="00D654DA"/>
    <w:rsid w:val="00D65ACA"/>
    <w:rsid w:val="00D66498"/>
    <w:rsid w:val="00D7139B"/>
    <w:rsid w:val="00D72DE8"/>
    <w:rsid w:val="00D751CB"/>
    <w:rsid w:val="00D770AD"/>
    <w:rsid w:val="00D82E2E"/>
    <w:rsid w:val="00D83713"/>
    <w:rsid w:val="00D84A78"/>
    <w:rsid w:val="00D87EDF"/>
    <w:rsid w:val="00D91F98"/>
    <w:rsid w:val="00D92AAF"/>
    <w:rsid w:val="00DA2F64"/>
    <w:rsid w:val="00DA2F8C"/>
    <w:rsid w:val="00DA300E"/>
    <w:rsid w:val="00DA35EE"/>
    <w:rsid w:val="00DA6269"/>
    <w:rsid w:val="00DB2274"/>
    <w:rsid w:val="00DB74D0"/>
    <w:rsid w:val="00DB7D94"/>
    <w:rsid w:val="00DC3B1D"/>
    <w:rsid w:val="00DC48E9"/>
    <w:rsid w:val="00DC6C3A"/>
    <w:rsid w:val="00DD4052"/>
    <w:rsid w:val="00DE0E25"/>
    <w:rsid w:val="00DE703E"/>
    <w:rsid w:val="00DE7B07"/>
    <w:rsid w:val="00DF025E"/>
    <w:rsid w:val="00DF4D33"/>
    <w:rsid w:val="00DF61C5"/>
    <w:rsid w:val="00DF64C7"/>
    <w:rsid w:val="00E00359"/>
    <w:rsid w:val="00E04974"/>
    <w:rsid w:val="00E10681"/>
    <w:rsid w:val="00E11018"/>
    <w:rsid w:val="00E12034"/>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0AA0"/>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A5F54"/>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2A6F"/>
    <w:rsid w:val="00F33229"/>
    <w:rsid w:val="00F339B1"/>
    <w:rsid w:val="00F37E41"/>
    <w:rsid w:val="00F441EE"/>
    <w:rsid w:val="00F46480"/>
    <w:rsid w:val="00F506EF"/>
    <w:rsid w:val="00F61E29"/>
    <w:rsid w:val="00F740AD"/>
    <w:rsid w:val="00F7514B"/>
    <w:rsid w:val="00F764C1"/>
    <w:rsid w:val="00F76EB8"/>
    <w:rsid w:val="00F770AD"/>
    <w:rsid w:val="00F81839"/>
    <w:rsid w:val="00F84597"/>
    <w:rsid w:val="00F849CA"/>
    <w:rsid w:val="00F93D6B"/>
    <w:rsid w:val="00FA25D7"/>
    <w:rsid w:val="00FA30A4"/>
    <w:rsid w:val="00FA7813"/>
    <w:rsid w:val="00FB2161"/>
    <w:rsid w:val="00FC0A8E"/>
    <w:rsid w:val="00FC1EC9"/>
    <w:rsid w:val="00FC3E5A"/>
    <w:rsid w:val="00FD1CBF"/>
    <w:rsid w:val="00FD40A3"/>
    <w:rsid w:val="00FE0239"/>
    <w:rsid w:val="00FE4D0E"/>
    <w:rsid w:val="00FF0764"/>
    <w:rsid w:val="00FF3175"/>
    <w:rsid w:val="00FF372C"/>
    <w:rsid w:val="00FF58FC"/>
    <w:rsid w:val="00FF5A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8368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54437877">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275793665">
      <w:bodyDiv w:val="1"/>
      <w:marLeft w:val="0"/>
      <w:marRight w:val="0"/>
      <w:marTop w:val="0"/>
      <w:marBottom w:val="0"/>
      <w:divBdr>
        <w:top w:val="none" w:sz="0" w:space="0" w:color="auto"/>
        <w:left w:val="none" w:sz="0" w:space="0" w:color="auto"/>
        <w:bottom w:val="none" w:sz="0" w:space="0" w:color="auto"/>
        <w:right w:val="none" w:sz="0" w:space="0" w:color="auto"/>
      </w:divBdr>
      <w:divsChild>
        <w:div w:id="2096785674">
          <w:marLeft w:val="446"/>
          <w:marRight w:val="0"/>
          <w:marTop w:val="0"/>
          <w:marBottom w:val="0"/>
          <w:divBdr>
            <w:top w:val="none" w:sz="0" w:space="0" w:color="auto"/>
            <w:left w:val="none" w:sz="0" w:space="0" w:color="auto"/>
            <w:bottom w:val="none" w:sz="0" w:space="0" w:color="auto"/>
            <w:right w:val="none" w:sz="0" w:space="0" w:color="auto"/>
          </w:divBdr>
        </w:div>
      </w:divsChild>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4749668">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chart" Target="charts/chart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har398\Documents\pakistan_project\EVs\cost_analysis\NEVP_taxes_loc_scenario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har398\Documents\pakistan_project\EVs\cost_analysis\NEVP_taxes_loc_scenario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har398\Documents\pakistan_project\EVs\cost_analysis\NEVP_taxes_loc_scenario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 Localiz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axes, duties, fees'!$A$3</c:f>
              <c:strCache>
                <c:ptCount val="1"/>
                <c:pt idx="0">
                  <c:v>Two-wheelers</c:v>
                </c:pt>
              </c:strCache>
            </c:strRef>
          </c:tx>
          <c:spPr>
            <a:ln w="28575" cap="rnd">
              <a:solidFill>
                <a:schemeClr val="accent1"/>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3:$E$3</c:f>
              <c:numCache>
                <c:formatCode>0%</c:formatCode>
                <c:ptCount val="4"/>
                <c:pt idx="0">
                  <c:v>3.1404534247729821E-2</c:v>
                </c:pt>
                <c:pt idx="1">
                  <c:v>0.18516072966328223</c:v>
                </c:pt>
                <c:pt idx="2">
                  <c:v>0.34935999999999989</c:v>
                </c:pt>
                <c:pt idx="3">
                  <c:v>0.58066273599999996</c:v>
                </c:pt>
              </c:numCache>
            </c:numRef>
          </c:val>
          <c:smooth val="0"/>
          <c:extLst>
            <c:ext xmlns:c16="http://schemas.microsoft.com/office/drawing/2014/chart" uri="{C3380CC4-5D6E-409C-BE32-E72D297353CC}">
              <c16:uniqueId val="{00000000-6EB8-4A5C-9FBF-14AAD12B84E2}"/>
            </c:ext>
          </c:extLst>
        </c:ser>
        <c:ser>
          <c:idx val="1"/>
          <c:order val="1"/>
          <c:tx>
            <c:strRef>
              <c:f>'taxes, duties, fees'!$A$4</c:f>
              <c:strCache>
                <c:ptCount val="1"/>
                <c:pt idx="0">
                  <c:v>Three-wheelers</c:v>
                </c:pt>
              </c:strCache>
            </c:strRef>
          </c:tx>
          <c:spPr>
            <a:ln w="28575" cap="rnd">
              <a:solidFill>
                <a:schemeClr val="accent2"/>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4:$E$4</c:f>
              <c:numCache>
                <c:formatCode>0%</c:formatCode>
                <c:ptCount val="4"/>
                <c:pt idx="0">
                  <c:v>3.1404534247729821E-2</c:v>
                </c:pt>
                <c:pt idx="1">
                  <c:v>0.18516072966328223</c:v>
                </c:pt>
                <c:pt idx="2">
                  <c:v>0.34935999999999989</c:v>
                </c:pt>
                <c:pt idx="3">
                  <c:v>0.58066273599999996</c:v>
                </c:pt>
              </c:numCache>
            </c:numRef>
          </c:val>
          <c:smooth val="0"/>
          <c:extLst>
            <c:ext xmlns:c16="http://schemas.microsoft.com/office/drawing/2014/chart" uri="{C3380CC4-5D6E-409C-BE32-E72D297353CC}">
              <c16:uniqueId val="{00000001-6EB8-4A5C-9FBF-14AAD12B84E2}"/>
            </c:ext>
          </c:extLst>
        </c:ser>
        <c:ser>
          <c:idx val="2"/>
          <c:order val="2"/>
          <c:tx>
            <c:strRef>
              <c:f>'taxes, duties, fees'!$A$5</c:f>
              <c:strCache>
                <c:ptCount val="1"/>
                <c:pt idx="0">
                  <c:v>Cars</c:v>
                </c:pt>
              </c:strCache>
            </c:strRef>
          </c:tx>
          <c:spPr>
            <a:ln w="28575" cap="rnd">
              <a:solidFill>
                <a:schemeClr val="accent3"/>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5:$E$5</c:f>
              <c:numCache>
                <c:formatCode>0%</c:formatCode>
                <c:ptCount val="4"/>
                <c:pt idx="0">
                  <c:v>3.1404534247729821E-2</c:v>
                </c:pt>
                <c:pt idx="1">
                  <c:v>0.18516072966328223</c:v>
                </c:pt>
                <c:pt idx="2">
                  <c:v>0.34935999999999989</c:v>
                </c:pt>
                <c:pt idx="3">
                  <c:v>0.63139140441600006</c:v>
                </c:pt>
              </c:numCache>
            </c:numRef>
          </c:val>
          <c:smooth val="0"/>
          <c:extLst>
            <c:ext xmlns:c16="http://schemas.microsoft.com/office/drawing/2014/chart" uri="{C3380CC4-5D6E-409C-BE32-E72D297353CC}">
              <c16:uniqueId val="{00000002-6EB8-4A5C-9FBF-14AAD12B84E2}"/>
            </c:ext>
          </c:extLst>
        </c:ser>
        <c:ser>
          <c:idx val="3"/>
          <c:order val="3"/>
          <c:tx>
            <c:strRef>
              <c:f>'taxes, duties, fees'!$A$6</c:f>
              <c:strCache>
                <c:ptCount val="1"/>
                <c:pt idx="0">
                  <c:v>Buses</c:v>
                </c:pt>
              </c:strCache>
            </c:strRef>
          </c:tx>
          <c:spPr>
            <a:ln w="28575" cap="rnd">
              <a:solidFill>
                <a:schemeClr val="accent4"/>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6:$E$6</c:f>
              <c:numCache>
                <c:formatCode>0%</c:formatCode>
                <c:ptCount val="4"/>
                <c:pt idx="0">
                  <c:v>1.7069999999999919E-2</c:v>
                </c:pt>
                <c:pt idx="1">
                  <c:v>0.18674999999999997</c:v>
                </c:pt>
                <c:pt idx="2">
                  <c:v>0.36350000000000016</c:v>
                </c:pt>
                <c:pt idx="3">
                  <c:v>0.60362070000000001</c:v>
                </c:pt>
              </c:numCache>
            </c:numRef>
          </c:val>
          <c:smooth val="0"/>
          <c:extLst>
            <c:ext xmlns:c16="http://schemas.microsoft.com/office/drawing/2014/chart" uri="{C3380CC4-5D6E-409C-BE32-E72D297353CC}">
              <c16:uniqueId val="{00000003-6EB8-4A5C-9FBF-14AAD12B84E2}"/>
            </c:ext>
          </c:extLst>
        </c:ser>
        <c:ser>
          <c:idx val="4"/>
          <c:order val="4"/>
          <c:tx>
            <c:strRef>
              <c:f>'taxes, duties, fees'!$A$7</c:f>
              <c:strCache>
                <c:ptCount val="1"/>
                <c:pt idx="0">
                  <c:v>Trucks</c:v>
                </c:pt>
              </c:strCache>
            </c:strRef>
          </c:tx>
          <c:spPr>
            <a:ln w="28575" cap="rnd">
              <a:solidFill>
                <a:schemeClr val="accent5"/>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7:$E$7</c:f>
              <c:numCache>
                <c:formatCode>0%</c:formatCode>
                <c:ptCount val="4"/>
                <c:pt idx="0">
                  <c:v>1.7069999999999919E-2</c:v>
                </c:pt>
                <c:pt idx="1">
                  <c:v>0.18674999999999997</c:v>
                </c:pt>
                <c:pt idx="2">
                  <c:v>0.36350000000000016</c:v>
                </c:pt>
                <c:pt idx="3">
                  <c:v>0.60362070000000001</c:v>
                </c:pt>
              </c:numCache>
            </c:numRef>
          </c:val>
          <c:smooth val="0"/>
          <c:extLst>
            <c:ext xmlns:c16="http://schemas.microsoft.com/office/drawing/2014/chart" uri="{C3380CC4-5D6E-409C-BE32-E72D297353CC}">
              <c16:uniqueId val="{00000004-6EB8-4A5C-9FBF-14AAD12B84E2}"/>
            </c:ext>
          </c:extLst>
        </c:ser>
        <c:dLbls>
          <c:showLegendKey val="0"/>
          <c:showVal val="0"/>
          <c:showCatName val="0"/>
          <c:showSerName val="0"/>
          <c:showPercent val="0"/>
          <c:showBubbleSize val="0"/>
        </c:dLbls>
        <c:smooth val="0"/>
        <c:axId val="454744736"/>
        <c:axId val="358318112"/>
      </c:lineChart>
      <c:catAx>
        <c:axId val="454744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318112"/>
        <c:crosses val="autoZero"/>
        <c:auto val="1"/>
        <c:lblAlgn val="ctr"/>
        <c:lblOffset val="100"/>
        <c:noMultiLvlLbl val="0"/>
      </c:catAx>
      <c:valAx>
        <c:axId val="358318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744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elerated Localiz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axes, duties, fees'!$A$19</c:f>
              <c:strCache>
                <c:ptCount val="1"/>
                <c:pt idx="0">
                  <c:v>Two-wheelers</c:v>
                </c:pt>
              </c:strCache>
            </c:strRef>
          </c:tx>
          <c:spPr>
            <a:ln w="28575" cap="rnd">
              <a:solidFill>
                <a:schemeClr val="accent1"/>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19:$E$19</c:f>
              <c:numCache>
                <c:formatCode>0%</c:formatCode>
                <c:ptCount val="4"/>
                <c:pt idx="0">
                  <c:v>9.3290178655170974E-2</c:v>
                </c:pt>
                <c:pt idx="1">
                  <c:v>0.13203599629481122</c:v>
                </c:pt>
                <c:pt idx="2">
                  <c:v>9.6112599999999881E-2</c:v>
                </c:pt>
                <c:pt idx="3">
                  <c:v>0.27547429425999986</c:v>
                </c:pt>
              </c:numCache>
            </c:numRef>
          </c:val>
          <c:smooth val="0"/>
          <c:extLst>
            <c:ext xmlns:c16="http://schemas.microsoft.com/office/drawing/2014/chart" uri="{C3380CC4-5D6E-409C-BE32-E72D297353CC}">
              <c16:uniqueId val="{00000000-12BA-448F-BE06-5D76FA4F4675}"/>
            </c:ext>
          </c:extLst>
        </c:ser>
        <c:ser>
          <c:idx val="1"/>
          <c:order val="1"/>
          <c:tx>
            <c:strRef>
              <c:f>'taxes, duties, fees'!$A$20</c:f>
              <c:strCache>
                <c:ptCount val="1"/>
                <c:pt idx="0">
                  <c:v>Three-wheelers</c:v>
                </c:pt>
              </c:strCache>
            </c:strRef>
          </c:tx>
          <c:spPr>
            <a:ln w="28575" cap="rnd">
              <a:solidFill>
                <a:schemeClr val="accent2"/>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0:$E$20</c:f>
              <c:numCache>
                <c:formatCode>0%</c:formatCode>
                <c:ptCount val="4"/>
                <c:pt idx="0">
                  <c:v>9.3290178655170974E-2</c:v>
                </c:pt>
                <c:pt idx="1">
                  <c:v>0.13203599629481122</c:v>
                </c:pt>
                <c:pt idx="2">
                  <c:v>9.6112599999999881E-2</c:v>
                </c:pt>
                <c:pt idx="3">
                  <c:v>0.27547429425999986</c:v>
                </c:pt>
              </c:numCache>
            </c:numRef>
          </c:val>
          <c:smooth val="0"/>
          <c:extLst>
            <c:ext xmlns:c16="http://schemas.microsoft.com/office/drawing/2014/chart" uri="{C3380CC4-5D6E-409C-BE32-E72D297353CC}">
              <c16:uniqueId val="{00000001-12BA-448F-BE06-5D76FA4F4675}"/>
            </c:ext>
          </c:extLst>
        </c:ser>
        <c:ser>
          <c:idx val="2"/>
          <c:order val="2"/>
          <c:tx>
            <c:strRef>
              <c:f>'taxes, duties, fees'!$A$21</c:f>
              <c:strCache>
                <c:ptCount val="1"/>
                <c:pt idx="0">
                  <c:v>Cars</c:v>
                </c:pt>
              </c:strCache>
            </c:strRef>
          </c:tx>
          <c:spPr>
            <a:ln w="28575" cap="rnd">
              <a:solidFill>
                <a:schemeClr val="accent3"/>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1:$E$21</c:f>
              <c:numCache>
                <c:formatCode>0%</c:formatCode>
                <c:ptCount val="4"/>
                <c:pt idx="0">
                  <c:v>7.9449938691845245E-2</c:v>
                </c:pt>
                <c:pt idx="1">
                  <c:v>0.13495183555465751</c:v>
                </c:pt>
                <c:pt idx="2">
                  <c:v>0.14277459999999986</c:v>
                </c:pt>
                <c:pt idx="3">
                  <c:v>0.37293063997775988</c:v>
                </c:pt>
              </c:numCache>
            </c:numRef>
          </c:val>
          <c:smooth val="0"/>
          <c:extLst>
            <c:ext xmlns:c16="http://schemas.microsoft.com/office/drawing/2014/chart" uri="{C3380CC4-5D6E-409C-BE32-E72D297353CC}">
              <c16:uniqueId val="{00000002-12BA-448F-BE06-5D76FA4F4675}"/>
            </c:ext>
          </c:extLst>
        </c:ser>
        <c:ser>
          <c:idx val="3"/>
          <c:order val="3"/>
          <c:tx>
            <c:strRef>
              <c:f>'taxes, duties, fees'!$A$22</c:f>
              <c:strCache>
                <c:ptCount val="1"/>
                <c:pt idx="0">
                  <c:v>Buses</c:v>
                </c:pt>
              </c:strCache>
            </c:strRef>
          </c:tx>
          <c:spPr>
            <a:ln w="28575" cap="rnd">
              <a:solidFill>
                <a:schemeClr val="accent4"/>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2:$E$22</c:f>
              <c:numCache>
                <c:formatCode>0%</c:formatCode>
                <c:ptCount val="4"/>
                <c:pt idx="0">
                  <c:v>2.1670235661943815E-2</c:v>
                </c:pt>
                <c:pt idx="1">
                  <c:v>0.16719101203629805</c:v>
                </c:pt>
                <c:pt idx="2">
                  <c:v>0.28742679999999998</c:v>
                </c:pt>
                <c:pt idx="3">
                  <c:v>0.51103720535999997</c:v>
                </c:pt>
              </c:numCache>
            </c:numRef>
          </c:val>
          <c:smooth val="0"/>
          <c:extLst>
            <c:ext xmlns:c16="http://schemas.microsoft.com/office/drawing/2014/chart" uri="{C3380CC4-5D6E-409C-BE32-E72D297353CC}">
              <c16:uniqueId val="{00000003-12BA-448F-BE06-5D76FA4F4675}"/>
            </c:ext>
          </c:extLst>
        </c:ser>
        <c:ser>
          <c:idx val="4"/>
          <c:order val="4"/>
          <c:tx>
            <c:strRef>
              <c:f>'taxes, duties, fees'!$A$23</c:f>
              <c:strCache>
                <c:ptCount val="1"/>
                <c:pt idx="0">
                  <c:v>Trucks</c:v>
                </c:pt>
              </c:strCache>
            </c:strRef>
          </c:tx>
          <c:spPr>
            <a:ln w="28575" cap="rnd">
              <a:solidFill>
                <a:schemeClr val="accent5"/>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3:$E$23</c:f>
              <c:numCache>
                <c:formatCode>0%</c:formatCode>
                <c:ptCount val="4"/>
                <c:pt idx="0">
                  <c:v>2.1670235661943815E-2</c:v>
                </c:pt>
                <c:pt idx="1">
                  <c:v>0.16057749064306148</c:v>
                </c:pt>
                <c:pt idx="2">
                  <c:v>0.25292520000000018</c:v>
                </c:pt>
                <c:pt idx="3">
                  <c:v>0.46904766503999984</c:v>
                </c:pt>
              </c:numCache>
            </c:numRef>
          </c:val>
          <c:smooth val="0"/>
          <c:extLst>
            <c:ext xmlns:c16="http://schemas.microsoft.com/office/drawing/2014/chart" uri="{C3380CC4-5D6E-409C-BE32-E72D297353CC}">
              <c16:uniqueId val="{00000004-12BA-448F-BE06-5D76FA4F4675}"/>
            </c:ext>
          </c:extLst>
        </c:ser>
        <c:dLbls>
          <c:showLegendKey val="0"/>
          <c:showVal val="0"/>
          <c:showCatName val="0"/>
          <c:showSerName val="0"/>
          <c:showPercent val="0"/>
          <c:showBubbleSize val="0"/>
        </c:dLbls>
        <c:smooth val="0"/>
        <c:axId val="351314224"/>
        <c:axId val="448389712"/>
      </c:lineChart>
      <c:catAx>
        <c:axId val="35131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389712"/>
        <c:crosses val="autoZero"/>
        <c:auto val="1"/>
        <c:lblAlgn val="ctr"/>
        <c:lblOffset val="100"/>
        <c:noMultiLvlLbl val="0"/>
      </c:catAx>
      <c:valAx>
        <c:axId val="4483897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131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dual Localiz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axes, duties, fees'!$A$11</c:f>
              <c:strCache>
                <c:ptCount val="1"/>
                <c:pt idx="0">
                  <c:v>Two-wheelers</c:v>
                </c:pt>
              </c:strCache>
            </c:strRef>
          </c:tx>
          <c:spPr>
            <a:ln w="28575" cap="rnd">
              <a:solidFill>
                <a:schemeClr val="accent1"/>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1:$E$11</c:f>
              <c:numCache>
                <c:formatCode>0%</c:formatCode>
                <c:ptCount val="4"/>
                <c:pt idx="0">
                  <c:v>4.0845555079855433E-2</c:v>
                </c:pt>
                <c:pt idx="1">
                  <c:v>0.14889303789454411</c:v>
                </c:pt>
                <c:pt idx="2">
                  <c:v>0.18759839999999994</c:v>
                </c:pt>
                <c:pt idx="3">
                  <c:v>0.38572383184000003</c:v>
                </c:pt>
              </c:numCache>
            </c:numRef>
          </c:val>
          <c:smooth val="0"/>
          <c:extLst>
            <c:ext xmlns:c16="http://schemas.microsoft.com/office/drawing/2014/chart" uri="{C3380CC4-5D6E-409C-BE32-E72D297353CC}">
              <c16:uniqueId val="{00000000-0B39-4DD8-93BA-E8364CF82E8F}"/>
            </c:ext>
          </c:extLst>
        </c:ser>
        <c:ser>
          <c:idx val="1"/>
          <c:order val="1"/>
          <c:tx>
            <c:strRef>
              <c:f>'taxes, duties, fees'!$A$12</c:f>
              <c:strCache>
                <c:ptCount val="1"/>
                <c:pt idx="0">
                  <c:v>Three-wheelers</c:v>
                </c:pt>
              </c:strCache>
            </c:strRef>
          </c:tx>
          <c:spPr>
            <a:ln w="28575" cap="rnd">
              <a:solidFill>
                <a:schemeClr val="accent2"/>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2:$E$12</c:f>
              <c:numCache>
                <c:formatCode>0%</c:formatCode>
                <c:ptCount val="4"/>
                <c:pt idx="0">
                  <c:v>4.0845555079855433E-2</c:v>
                </c:pt>
                <c:pt idx="1">
                  <c:v>0.14889303789454411</c:v>
                </c:pt>
                <c:pt idx="2">
                  <c:v>0.18759839999999994</c:v>
                </c:pt>
                <c:pt idx="3">
                  <c:v>0.38572383184000003</c:v>
                </c:pt>
              </c:numCache>
            </c:numRef>
          </c:val>
          <c:smooth val="0"/>
          <c:extLst>
            <c:ext xmlns:c16="http://schemas.microsoft.com/office/drawing/2014/chart" uri="{C3380CC4-5D6E-409C-BE32-E72D297353CC}">
              <c16:uniqueId val="{00000001-0B39-4DD8-93BA-E8364CF82E8F}"/>
            </c:ext>
          </c:extLst>
        </c:ser>
        <c:ser>
          <c:idx val="2"/>
          <c:order val="2"/>
          <c:tx>
            <c:strRef>
              <c:f>'taxes, duties, fees'!$A$13</c:f>
              <c:strCache>
                <c:ptCount val="1"/>
                <c:pt idx="0">
                  <c:v>Cars</c:v>
                </c:pt>
              </c:strCache>
            </c:strRef>
          </c:tx>
          <c:spPr>
            <a:ln w="28575" cap="rnd">
              <a:solidFill>
                <a:schemeClr val="accent3"/>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3:$E$13</c:f>
              <c:numCache>
                <c:formatCode>0%</c:formatCode>
                <c:ptCount val="4"/>
                <c:pt idx="0">
                  <c:v>6.7240869867054576E-2</c:v>
                </c:pt>
                <c:pt idx="1">
                  <c:v>0.17620272420649274</c:v>
                </c:pt>
                <c:pt idx="2">
                  <c:v>0.30778839999999996</c:v>
                </c:pt>
                <c:pt idx="3">
                  <c:v>0.57938081937503993</c:v>
                </c:pt>
              </c:numCache>
            </c:numRef>
          </c:val>
          <c:smooth val="0"/>
          <c:extLst>
            <c:ext xmlns:c16="http://schemas.microsoft.com/office/drawing/2014/chart" uri="{C3380CC4-5D6E-409C-BE32-E72D297353CC}">
              <c16:uniqueId val="{00000002-0B39-4DD8-93BA-E8364CF82E8F}"/>
            </c:ext>
          </c:extLst>
        </c:ser>
        <c:ser>
          <c:idx val="3"/>
          <c:order val="3"/>
          <c:tx>
            <c:strRef>
              <c:f>'taxes, duties, fees'!$A$14</c:f>
              <c:strCache>
                <c:ptCount val="1"/>
                <c:pt idx="0">
                  <c:v>Buses</c:v>
                </c:pt>
              </c:strCache>
            </c:strRef>
          </c:tx>
          <c:spPr>
            <a:ln w="28575" cap="rnd">
              <a:solidFill>
                <a:schemeClr val="accent4"/>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4:$E$14</c:f>
              <c:numCache>
                <c:formatCode>0%</c:formatCode>
                <c:ptCount val="4"/>
                <c:pt idx="0">
                  <c:v>1.9830141397166212E-2</c:v>
                </c:pt>
                <c:pt idx="1">
                  <c:v>0.17570411698270338</c:v>
                </c:pt>
                <c:pt idx="2">
                  <c:v>0.3219284</c:v>
                </c:pt>
                <c:pt idx="3">
                  <c:v>0.55302674567999999</c:v>
                </c:pt>
              </c:numCache>
            </c:numRef>
          </c:val>
          <c:smooth val="0"/>
          <c:extLst>
            <c:ext xmlns:c16="http://schemas.microsoft.com/office/drawing/2014/chart" uri="{C3380CC4-5D6E-409C-BE32-E72D297353CC}">
              <c16:uniqueId val="{00000003-0B39-4DD8-93BA-E8364CF82E8F}"/>
            </c:ext>
          </c:extLst>
        </c:ser>
        <c:ser>
          <c:idx val="4"/>
          <c:order val="4"/>
          <c:tx>
            <c:strRef>
              <c:f>'taxes, duties, fees'!$A$15</c:f>
              <c:strCache>
                <c:ptCount val="1"/>
                <c:pt idx="0">
                  <c:v>Trucks</c:v>
                </c:pt>
              </c:strCache>
            </c:strRef>
          </c:tx>
          <c:spPr>
            <a:ln w="28575" cap="rnd">
              <a:solidFill>
                <a:schemeClr val="accent5"/>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5:$E$15</c:f>
              <c:numCache>
                <c:formatCode>0%</c:formatCode>
                <c:ptCount val="4"/>
                <c:pt idx="0">
                  <c:v>1.9830141397166212E-2</c:v>
                </c:pt>
                <c:pt idx="1">
                  <c:v>0.1690905955894666</c:v>
                </c:pt>
                <c:pt idx="2">
                  <c:v>0.30821259999999984</c:v>
                </c:pt>
                <c:pt idx="3">
                  <c:v>0.53633418251999998</c:v>
                </c:pt>
              </c:numCache>
            </c:numRef>
          </c:val>
          <c:smooth val="0"/>
          <c:extLst>
            <c:ext xmlns:c16="http://schemas.microsoft.com/office/drawing/2014/chart" uri="{C3380CC4-5D6E-409C-BE32-E72D297353CC}">
              <c16:uniqueId val="{00000004-0B39-4DD8-93BA-E8364CF82E8F}"/>
            </c:ext>
          </c:extLst>
        </c:ser>
        <c:dLbls>
          <c:showLegendKey val="0"/>
          <c:showVal val="0"/>
          <c:showCatName val="0"/>
          <c:showSerName val="0"/>
          <c:showPercent val="0"/>
          <c:showBubbleSize val="0"/>
        </c:dLbls>
        <c:smooth val="0"/>
        <c:axId val="452272672"/>
        <c:axId val="454098672"/>
      </c:lineChart>
      <c:catAx>
        <c:axId val="452272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98672"/>
        <c:crosses val="autoZero"/>
        <c:auto val="1"/>
        <c:lblAlgn val="ctr"/>
        <c:lblOffset val="100"/>
        <c:noMultiLvlLbl val="0"/>
      </c:catAx>
      <c:valAx>
        <c:axId val="4540986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272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C4BACD76-0C52-4C2F-96A5-65B652815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1</TotalTime>
  <Pages>38</Pages>
  <Words>27241</Words>
  <Characters>155276</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16</cp:revision>
  <cp:lastPrinted>2019-12-31T23:48:00Z</cp:lastPrinted>
  <dcterms:created xsi:type="dcterms:W3CDTF">2020-04-15T21:51:00Z</dcterms:created>
  <dcterms:modified xsi:type="dcterms:W3CDTF">2020-04-28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uiR2bRA"/&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